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7826" w:type="dxa"/>
        <w:jc w:val="center"/>
        <w:tblInd w:w="5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43"/>
        <w:gridCol w:w="568"/>
        <w:gridCol w:w="1012"/>
        <w:gridCol w:w="958"/>
        <w:gridCol w:w="1523"/>
        <w:gridCol w:w="1375"/>
        <w:gridCol w:w="1247"/>
      </w:tblGrid>
      <w:tr w:rsidR="00070A17" w:rsidRPr="00457D25" w14:paraId="74EDCD68" w14:textId="77777777">
        <w:trPr>
          <w:trHeight w:val="315"/>
          <w:jc w:val="center"/>
        </w:trPr>
        <w:tc>
          <w:tcPr>
            <w:tcW w:w="7826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2ADE9C3" w14:textId="0DC1F9D4" w:rsidR="00070A17" w:rsidRPr="00070A17" w:rsidRDefault="0009534C" w:rsidP="001352CB">
            <w:pPr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 w:eastAsia="es-MX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S</w:t>
            </w:r>
            <w:r w:rsidR="001352CB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5</w:t>
            </w:r>
            <w:r w:rsidR="00AD4EA6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</w:t>
            </w:r>
            <w:r w:rsidR="00AD4EA6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Table</w:t>
            </w:r>
            <w:bookmarkStart w:id="0" w:name="_GoBack"/>
            <w:bookmarkEnd w:id="0"/>
            <w:r w:rsidR="00070A17" w:rsidRPr="00EB0D3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.</w:t>
            </w:r>
            <w:r w:rsidR="00070A17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 SNPs analyzed in </w:t>
            </w:r>
            <w:r w:rsidR="00AC7773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current study.</w:t>
            </w:r>
          </w:p>
        </w:tc>
      </w:tr>
      <w:tr w:rsidR="00070A17" w:rsidRPr="00D73CFC" w14:paraId="05C4987A" w14:textId="77777777">
        <w:trPr>
          <w:trHeight w:val="315"/>
          <w:jc w:val="center"/>
        </w:trPr>
        <w:tc>
          <w:tcPr>
            <w:tcW w:w="11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1EDFA6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  <w:t>SNP</w:t>
            </w:r>
          </w:p>
        </w:tc>
        <w:tc>
          <w:tcPr>
            <w:tcW w:w="5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1AB2EC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  <w:t>CHR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F2E9CC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  <w:t>BP</w:t>
            </w:r>
          </w:p>
        </w:tc>
        <w:tc>
          <w:tcPr>
            <w:tcW w:w="9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A423EC3" w14:textId="77777777" w:rsidR="00D73CFC" w:rsidRPr="00D73CFC" w:rsidRDefault="00835D52" w:rsidP="00D73CFC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  <w:t>ALLELES</w:t>
            </w:r>
          </w:p>
        </w:tc>
        <w:tc>
          <w:tcPr>
            <w:tcW w:w="15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A6EAAF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  <w:t>GENE</w:t>
            </w:r>
          </w:p>
        </w:tc>
        <w:tc>
          <w:tcPr>
            <w:tcW w:w="13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2A17D5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  <w:t>TRAIT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851D0D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MX" w:eastAsia="es-MX"/>
              </w:rPr>
              <w:t>REFERENCE</w:t>
            </w:r>
          </w:p>
        </w:tc>
      </w:tr>
      <w:tr w:rsidR="00070A17" w:rsidRPr="00D73CFC" w14:paraId="3D6B6FEA" w14:textId="77777777">
        <w:trPr>
          <w:trHeight w:val="315"/>
          <w:jc w:val="center"/>
        </w:trPr>
        <w:tc>
          <w:tcPr>
            <w:tcW w:w="11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1A3CC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501299</w:t>
            </w:r>
          </w:p>
        </w:tc>
        <w:tc>
          <w:tcPr>
            <w:tcW w:w="5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9ADB4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DA76E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6571123</w:t>
            </w:r>
          </w:p>
        </w:tc>
        <w:tc>
          <w:tcPr>
            <w:tcW w:w="9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1136E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</w:t>
            </w:r>
          </w:p>
        </w:tc>
        <w:tc>
          <w:tcPr>
            <w:tcW w:w="15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74A08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ADIPOQ</w:t>
            </w:r>
          </w:p>
        </w:tc>
        <w:tc>
          <w:tcPr>
            <w:tcW w:w="13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3F15A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2DE9B4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/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&lt;EndNote&gt;&lt;Cite&gt;&lt;Author&gt;Enns&lt;/Author&gt;&lt;Year&gt;2011&lt;/Year&gt;&lt;RecNum&gt;111&lt;/RecNum&gt;&lt;DisplayText&gt;[36]&lt;/DisplayText&gt;&lt;record&gt;&lt;rec-number&gt;111&lt;/rec-number&gt;&lt;foreign-keys&gt;&lt;key app="EN" db-id="9ed5wwstt0rff1extxgxfra45spsavs2z5z2" timestamp="1392151356"&gt;111&lt;/key&gt;&lt;/foreign-keys&gt;&lt;ref-type name="Journal Article"&gt;17&lt;/ref-type&gt;&lt;contributors&gt;&lt;authors&gt;&lt;author&gt;Enns, J. E.&lt;/author&gt;&lt;author&gt;Taylor, C. G.&lt;/author&gt;&lt;author&gt;Zahradka, P.&lt;/author&gt;&lt;/authors&gt;&lt;/contributors&gt;&lt;auth-address&gt;Department of Physiology, University of Manitoba and Canadian Centre for Agri-Food Research in Health and Medicine, St. Boniface Hospital Research Centre, 351 Tache Ave, Winnipeg, Manitoba, Canada R2H 2A6.&lt;/auth-address&gt;&lt;titles&gt;&lt;title&gt;Variations in Adipokine Genes AdipoQ, Lep, and LepR are Associated with Risk for Obesity-Related Metabolic Disease: The Modulatory Role of Gene-Nutrient Interactions&lt;/title&gt;&lt;secondary-title&gt;J Obes&lt;/secondary-title&gt;&lt;alt-title&gt;Journal of obesity&lt;/alt-title&gt;&lt;/titles&gt;&lt;periodical&gt;&lt;full-title&gt;J Obes&lt;/full-title&gt;&lt;abbr-1&gt;Journal of obesity&lt;/abbr-1&gt;&lt;/periodical&gt;&lt;alt-periodical&gt;&lt;full-title&gt;J Obes&lt;/full-title&gt;&lt;abbr-1&gt;Journal of obesity&lt;/abbr-1&gt;&lt;/alt-periodical&gt;&lt;pages&gt;168659&lt;/pages&gt;&lt;volume&gt;2011&lt;/volume&gt;&lt;edition&gt;2011/07/21&lt;/edition&gt;&lt;dates&gt;&lt;year&gt;2011&lt;/year&gt;&lt;/dates&gt;&lt;isbn&gt;2090-0716 (Electronic)&amp;#xD;2090-0708 (Linking)&lt;/isbn&gt;&lt;accession-num&gt;21773001&lt;/accession-num&gt;&lt;urls&gt;&lt;related-urls&gt;&lt;url&gt;http://www.ncbi.nlm.nih.gov/pubmed/21773001&lt;/url&gt;&lt;/related-urls&gt;&lt;/urls&gt;&lt;custom2&gt;3136149&lt;/custom2&gt;&lt;electronic-resource-num&gt;10.1155/2011/168659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73BAD8B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B12F7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6672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76985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BEE63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655947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93D1F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EB74F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ADIPOQ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F2AEA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21FEE1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/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&lt;EndNote&gt;&lt;Cite&gt;&lt;Author&gt;Enns&lt;/Author&gt;&lt;Year&gt;2011&lt;/Year&gt;&lt;RecNum&gt;111&lt;/RecNum&gt;&lt;DisplayText&gt;[36]&lt;/DisplayText&gt;&lt;record&gt;&lt;rec-number&gt;111&lt;/rec-number&gt;&lt;foreign-keys&gt;&lt;key app="EN" db-id="9ed5wwstt0rff1extxgxfra45spsavs2z5z2" timestamp="1392151356"&gt;111&lt;/key&gt;&lt;/foreign-keys&gt;&lt;ref-type name="Journal Article"&gt;17&lt;/ref-type&gt;&lt;contributors&gt;&lt;authors&gt;&lt;author&gt;Enns, J. E.&lt;/author&gt;&lt;author&gt;Taylor, C. G.&lt;/author&gt;&lt;author&gt;Zahradka, P.&lt;/author&gt;&lt;/authors&gt;&lt;/contributors&gt;&lt;auth-address&gt;Department of Physiology, University of Manitoba and Canadian Centre for Agri-Food Research in Health and Medicine, St. Boniface Hospital Research Centre, 351 Tache Ave, Winnipeg, Manitoba, Canada R2H 2A6.&lt;/auth-address&gt;&lt;titles&gt;&lt;title&gt;Variations in Adipokine Genes AdipoQ, Lep, and LepR are Associated with Risk for Obesity-Related Metabolic Disease: The Modulatory Role of Gene-Nutrient Interactions&lt;/title&gt;&lt;secondary-title&gt;J Obes&lt;/secondary-title&gt;&lt;alt-title&gt;Journal of obesity&lt;/alt-title&gt;&lt;/titles&gt;&lt;periodical&gt;&lt;full-title&gt;J Obes&lt;/full-title&gt;&lt;abbr-1&gt;Journal of obesity&lt;/abbr-1&gt;&lt;/periodical&gt;&lt;alt-periodical&gt;&lt;full-title&gt;J Obes&lt;/full-title&gt;&lt;abbr-1&gt;Journal of obesity&lt;/abbr-1&gt;&lt;/alt-periodical&gt;&lt;pages&gt;168659&lt;/pages&gt;&lt;volume&gt;2011&lt;/volume&gt;&lt;edition&gt;2011/07/21&lt;/edition&gt;&lt;dates&gt;&lt;year&gt;2011&lt;/year&gt;&lt;/dates&gt;&lt;isbn&gt;2090-0716 (Electronic)&amp;#xD;2090-0708 (Linking)&lt;/isbn&gt;&lt;accession-num&gt;21773001&lt;/accession-num&gt;&lt;urls&gt;&lt;related-urls&gt;&lt;url&gt;http://www.ncbi.nlm.nih.gov/pubmed/21773001&lt;/url&gt;&lt;/related-urls&gt;&lt;/urls&gt;&lt;custom2&gt;3136149&lt;/custom2&gt;&lt;electronic-resource-num&gt;10.1155/2011/168659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1372A3EC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7D82F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03032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17076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844FB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772853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F3E48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929A8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BDNF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E3F0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0596B0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3945603A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07613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76766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2A261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0444C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772598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CE786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ECFA0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BDNF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40C1B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55A91B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3C60206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896EB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92346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69D7B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859B3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76569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A1547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333DB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BDNF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D45F1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50D09E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0D8F5D4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C7010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626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804B6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DA908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767991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E7758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94271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BDNF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AB700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F65108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4E81625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FA173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307880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58F86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3DC74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8588415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12DC6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9E9E6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ADM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2EE13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826C4B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227B40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A7AA4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981622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3C68D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8EF46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583449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429CF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B594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ETV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ED24E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AD9487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3A21360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31E76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64730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872E1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00E44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583429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4163A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99204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ETV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778A5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025FC8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1B6F81F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22712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13880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5AB68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1889E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024746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6FDD6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8D9AE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AIM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7B50E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DC6DDC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C7AB663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DAA46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88791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E2911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E4C84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930287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E3B94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48048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ANCL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E2952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81828F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EB5679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B3D95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11234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A5D5A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02CCA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501524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71D9B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BB14E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LJ3577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1DDBA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815C0E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0C5216E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54ECC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993960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0C094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CC95C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382052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99CE6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8F1AB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TO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015A5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F29BDD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GcmF5bGluZzwvQXV0aG9yPjxZZWFyPjIwMDc8L1llYXI+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GcmF5bGluZzwvQXV0aG9yPjxZZWFyPjIwMDc8L1llYXI+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A3A69B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443B9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2198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AEA36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BFDCA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380924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0763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42FDE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TO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1296E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33E08E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Mb29zPC9BdXRob3I+PFllYXI+MjAwODwvWWVhcj48UmVj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zY4LTc1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Mb29zPC9BdXRob3I+PFllYXI+MjAwODwvWWVhcj48UmVj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zY4LTc1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DC7A81D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F7AD2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214983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B9EF0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12EAA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384290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C0FB1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6D537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TO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28836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44F714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4F64FDD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891EF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64284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7535E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A0DE4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384548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7BB54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E5AE2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TO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5797D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69D6DF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9B0DD5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6A9F8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42108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77055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159C6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380095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1EBAB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ED01E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TO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6DDC9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B4947A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/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&lt;EndNote&gt;&lt;Cite&gt;&lt;Author&gt;The&lt;/Author&gt;&lt;Year&gt;2013&lt;/Year&gt;&lt;RecNum&gt;99&lt;/RecNum&gt;&lt;DisplayText&gt;[8]&lt;/DisplayText&gt;&lt;record&gt;&lt;rec-number&gt;99&lt;/rec-number&gt;&lt;foreign-keys&gt;&lt;key app="EN" db-id="9ed5wwstt0rff1extxgxfra45spsavs2z5z2" timestamp="1391710912"&gt;99&lt;/key&gt;&lt;/foreign-keys&gt;&lt;ref-type name="Journal Article"&gt;17&lt;/ref-type&gt;&lt;contributors&gt;&lt;authors&gt;&lt;author&gt;The, Sigma Type Diabetes Consortium&lt;/author&gt;&lt;/authors&gt;&lt;/contributors&gt;&lt;titles&gt;&lt;title&gt;Sequence variants in SLC16A11 are a common risk factor for type 2 diabetes in Mexico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edition&gt;2014/01/07&lt;/edition&gt;&lt;dates&gt;&lt;year&gt;2013&lt;/year&gt;&lt;pub-dates&gt;&lt;date&gt;Dec 25&lt;/date&gt;&lt;/pub-dates&gt;&lt;/dates&gt;&lt;isbn&gt;1476-4687 (Electronic)&amp;#xD;0028-0836 (Linking)&lt;/isbn&gt;&lt;accession-num&gt;24390345&lt;/accession-num&gt;&lt;urls&gt;&lt;related-urls&gt;&lt;url&gt;http://www.ncbi.nlm.nih.gov/pubmed/24390345&lt;/url&gt;&lt;/related-urls&gt;&lt;/urls&gt;&lt;electronic-resource-num&gt;10.1038/nature12828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CB98F75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276AD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994134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3A314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80C6E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382548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5B9DE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C4944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TO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797C4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A27043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/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&lt;EndNote&gt;&lt;Cite&gt;&lt;Author&gt;The&lt;/Author&gt;&lt;Year&gt;2013&lt;/Year&gt;&lt;RecNum&gt;99&lt;/RecNum&gt;&lt;DisplayText&gt;[8]&lt;/DisplayText&gt;&lt;record&gt;&lt;rec-number&gt;99&lt;/rec-number&gt;&lt;foreign-keys&gt;&lt;key app="EN" db-id="9ed5wwstt0rff1extxgxfra45spsavs2z5z2" timestamp="1391710912"&gt;99&lt;/key&gt;&lt;/foreign-keys&gt;&lt;ref-type name="Journal Article"&gt;17&lt;/ref-type&gt;&lt;contributors&gt;&lt;authors&gt;&lt;author&gt;The, Sigma Type Diabetes Consortium&lt;/author&gt;&lt;/authors&gt;&lt;/contributors&gt;&lt;titles&gt;&lt;title&gt;Sequence variants in SLC16A11 are a common risk factor for type 2 diabetes in Mexico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edition&gt;2014/01/07&lt;/edition&gt;&lt;dates&gt;&lt;year&gt;2013&lt;/year&gt;&lt;pub-dates&gt;&lt;date&gt;Dec 25&lt;/date&gt;&lt;/pub-dates&gt;&lt;/dates&gt;&lt;isbn&gt;1476-4687 (Electronic)&amp;#xD;0028-0836 (Linking)&lt;/isbn&gt;&lt;accession-num&gt;24390345&lt;/accession-num&gt;&lt;urls&gt;&lt;related-urls&gt;&lt;url&gt;http://www.ncbi.nlm.nih.gov/pubmed/24390345&lt;/url&gt;&lt;/related-urls&gt;&lt;/urls&gt;&lt;electronic-resource-num&gt;10.1038/nature12828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794A4885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C1628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55890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EDCBF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B6339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380357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E633E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61C4C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TO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C64E3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B4A5D2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0425F5E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CD115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805013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1F671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C1A19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381627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60C9F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31C83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TO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DB205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740664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30781DE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588FD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781744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93FA6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FA61E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381336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8B2AB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F1BC9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TO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DCC31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5728B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8DB0F8D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1F235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93839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9BC24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7A144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518252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69083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6CFBB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GNPDA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00D41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D4B2C6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CFE347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F061D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994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6A29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F75B5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430953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77B0C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C6C27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KCTD1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1E9A0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08003F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0968DC4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2FD9A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14238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BDB17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4DD4F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299833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EF93B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02D61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KLF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DBAE1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B330EE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1C763BC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D6492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89065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C16F6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DC980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4295993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C0AF1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0AC75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LRP1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8D822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C82668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49A3C79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DEF1A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18382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E9FA7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39D2A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841237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528E4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293C8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LRRN6C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0478E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9F6960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4AD97EF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0EDB6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24142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04CCE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35676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808683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CC97B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E4EAE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AP2K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15365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D2F3A3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04A67DD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E9BAC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778231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AE47D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06F91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785109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8FD0F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5037C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C4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78689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506102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Mb29zPC9BdXRob3I+PFllYXI+MjAwODwvWWVhcj48UmVj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zY4LTc1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Mb29zPC9BdXRob3I+PFllYXI+MjAwODwvWWVhcj48UmVj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zY4LTc1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5B7B6DC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37761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33184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BAB61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E8406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782863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FAF10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FC817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C4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FE89D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FBDDDE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7CF865FA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2F6D4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57131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80B5B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7A3F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783976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EA11F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BF5B3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C4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1C035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B8BB5B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74B0863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6D127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297013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69652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5B26F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788475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F1E33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A66B8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C4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77FCE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2CE742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797914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19275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656716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074C7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0E120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782913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D58BD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62FBB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C4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5F8D4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BC7313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1D52D1B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ACD71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381733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C44AB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736BF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765099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024EA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91429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TCH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B4DC2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6F4FBC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7FC47953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41AF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838738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CB6C7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0DF3C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766304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4E7A4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B6C7C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TCH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1B9F3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B722F3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aWxsZXI8L0F1dGhvcj48WWVhcj4yMDA5PC9ZZWFyPjxS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I1LTM0PC9wYWdlcz48dm9sdW1lPjQxPC92b2x1bWU+PG51bWJlcj4xPC9udW1i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aWxsZXI8L0F1dGhvcj48WWVhcj4yMDA5PC9ZZWFyPjxS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I1LTM0PC9wYWdlcz48dm9sdW1lPjQxPC92b2x1bWU+PG51bWJlcj4xPC9udW1i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7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097186B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6F561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77112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45C03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EACE7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802018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00CEE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0E5BE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TIF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E924B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320188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00ED9F5C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49D8D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568958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0FCEE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821D6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276511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AE16C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AD033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NEG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61724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690B91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0B43BB3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072C3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15033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372E3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4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F5C8A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993696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2091F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8D0AB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NRXN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E0379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C0748A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750E96D3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70C70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0693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901FE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258C6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430286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884C4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E3C34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NUDT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C708B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A6BF89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04BEC0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BD155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6196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E967C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3F12B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585025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BDACA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95690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CSK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EAC34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533CAE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7A6A9AE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A9A18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lastRenderedPageBreak/>
              <w:t>rs71358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A6969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EC74A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515800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43006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7461C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OMC/ADCY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D8568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7C5235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4E3777EB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6C14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654581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F2983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C554E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513131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564E3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03BEA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OMC/ADCY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B68E6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829915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7BA62EB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00628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84769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D11EC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4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9584B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051511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10451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36F4B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RKD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580D1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FC078D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76904163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71C22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55554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31A0B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EF6AD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694479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E1A1B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053EB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TBP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43175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E45B51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7CFD0A0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2962B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28701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BBA6D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FB989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620217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1890B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74DCD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QPCTL/GIP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487FC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5A585F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B8AAAC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75ABD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92994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4F45E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38A79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860459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8270C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2D2DC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RPL27A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41061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92F340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74060AB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C5730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51663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DB716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9A07F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785551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01AC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80C0F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EC16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77170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BA240F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CA89F5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D71D2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54387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870E7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42607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788948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7AA2E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C80ED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EC16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EE64A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9797D5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588D828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F4D79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57436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FEBA4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3E1A0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78732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785FC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FEE66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EC16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D8DA9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4704BC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4F152B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D553F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35939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037CF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DE76E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888565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83A3C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2FD84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H2B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89B9D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AC66D2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2C1AD2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FF1AC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310732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B4595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D4CFF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0318870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3A799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57674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LC39A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22DFE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F435D3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C7E4B2D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1B9DC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98723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80F6D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8A999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080305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33A0C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AAF6F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FAP2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D1161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49E261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39F4779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16D01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381029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390A6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50A5F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756900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FB2C6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E420A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MEM160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C54BF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00C78E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1843379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9CAFF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86712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18C92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EA301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2282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43C86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6C346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MEM1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22CEC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6351BA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3549142A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B79E3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56131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3CF34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4DC21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4495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1B90E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9379C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MEM1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B3FBD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D26A69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aG9ybGVpZnNzb248L0F1dGhvcj48WWVhcj4yMDA5PC9Z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4LTI0PC9wYWdlcz48dm9sdW1lPjQxPC92b2x1bWU+PG51bWJlcj4xPC9udW1iZXI+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3FA89B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9756D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6548238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EA554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D7992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3490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1C5FB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8FC4F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MEM1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8341D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82C634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aWxsZXI8L0F1dGhvcj48WWVhcj4yMDA5PC9ZZWFyPjxS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I1LTM0PC9wYWdlcz48dm9sdW1lPjQxPC92b2x1bWU+PG51bWJlcj4xPC9udW1i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aWxsZXI8L0F1dGhvcj48WWVhcj4yMDA5PC9ZZWFyPjxS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I1LTM0PC9wYWdlcz48dm9sdW1lPjQxPC92b2x1bWU+PG51bWJlcj4xPC9udW1i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7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87BB64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82F12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51417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692DD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0F98E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499164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6A621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41C36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NNI3K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F319E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3626D0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5788114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0BBA6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83613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FAAC4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AFF5B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433210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73144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DCA4E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ZNF60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AF20F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BMI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905E8C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cGVsaW90ZXM8L0F1dGhvcj48WWVhcj4yMDEwPC9ZZWFy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5MzctNDg8L3BhZ2VzPjx2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308BA825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0AAFC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60710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60B8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F4462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471190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3339E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412B8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ADAMTS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30E238" w14:textId="77777777" w:rsidR="00D73CFC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634CF2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60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0144022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BE712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70806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08AE1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0C04D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306577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23A84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FC117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ADCY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363833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16EB0B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16B79B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126C8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51694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D9536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8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6160C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151924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CAD06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A9703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ANK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427FF7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33FC85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9422A4B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28736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5919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E0638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5615F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580675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95973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D72E2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ANKRD5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12CD8A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63D72A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732B3ED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5D566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02829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C7F75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67D91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037425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FFE1B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839A5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AP3S2/C15orf3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C62DD0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D875C8" w14:textId="77777777" w:rsidR="005B7813" w:rsidRPr="00D73CFC" w:rsidRDefault="008227C3" w:rsidP="0080633E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b29uZXI8L0F1dGhvcj48WWVhcj4yMDA4PC9ZZWFyPjxS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0OS01MTwvcGFnZXM+PHZvbHVtZT40MDwvdm9sdW1lPjxudW1iZXI+MjwvbnVtYmVy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</w:fldData>
              </w:fldChar>
            </w:r>
            <w:r w:rsidR="0080633E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b29uZXI8L0F1dGhvcj48WWVhcj4yMDA4PC9ZZWFyPjxS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0OS01MTwvcGFnZXM+PHZvbHVtZT40MDwvdm9sdW1lPjxudW1iZXI+MjwvbnVtYmVy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</w:fldData>
              </w:fldChar>
            </w:r>
            <w:r w:rsidR="0080633E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80633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6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04E62F6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15A48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20287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54B4E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AD5CD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524724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D0345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7403C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BCAR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C2E3C2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A84EDC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5E9914C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B5685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4302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6FECD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DD4F1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058481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30098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EAA11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BCL11A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31C9EA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1BFBD6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0F9E241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C041C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17243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A7934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CA08E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239638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C42DE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22DD2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2CD4A/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8AE4E7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7C538C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ZYW1hdWNoaTwvQXV0aG9yPjxZZWFyPjIwMTA8L1llYXI+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ZYW1hdWNoaTwvQXV0aG9yPjxZZWFyPjIwMTA8L1llYXI+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CB746E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DB2E2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92575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86063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A9AF2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110116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B1E52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AFFB0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APN10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3E25CB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3CA5F3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Vkb248L0F1dGhvcj48WWVhcj4yMDAzPC9ZZWFyPjxS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Vkb248L0F1dGhvcj48WWVhcj4yMDAzPC9ZZWFyPjxS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02411B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26D2E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304000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766F8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A0F53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36290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ED20B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0CFA7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CND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F1E6AC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2B31D9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3E4E1F6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C9A3E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277979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A1B4C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A00FC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3280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8B147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9C45A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DC123/CAMK1D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A3679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78947A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60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0A23B76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BD8BC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75699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A95E3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8F370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067970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3F988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CA823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DKAL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F1C99A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CFE226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019CA706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3FBDF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20673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67748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ED9FE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069488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1B4FD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D36B9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DKAL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D329F8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FDC5DD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Pa2FkYTwvQXV0aG9yPjxZZWFyPjIwMTI8L1llYXI+PFJl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0EB6F79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C04ED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75484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9DA11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AC97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066125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4F1A9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BCF11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DKAL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791915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C3F06D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7E0E6E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2041C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935674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87904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B70E1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068548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A3A26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9934E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DKAL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8FA808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2E2F7F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ZW48L0F1dGhvcj48WWVhcj4yMDEyPC9ZZWFyPjxSZWNO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zMDctMTE8L3BhZ2VzPjx2b2x1bWU+NDQ8L3ZvbHVtZT48bnVtYmVy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DEBE38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0684C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51357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21B3B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F86E5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513534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AEBB6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59360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DKN2A/2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7AF79F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7A6E73" w14:textId="77777777" w:rsidR="00EB075A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0NTwvUmVjTnVtPjxEaXNwbGF5VGV4dD5bNV08L0Rpc3BsYXlUZXh0PjxyZWNvcmQ+PHJl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0NTwvUmVjTnVtPjxEaXNwbGF5VGV4dD5bNV08L0Rpc3BsYXlUZXh0PjxyZWNvcmQ+PHJl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5A2AF48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84A34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96525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78066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B495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213328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5A060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A5BF1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DKN2A/2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A19885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651030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3CE93D8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F3B8E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81166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0887C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4D905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213409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A6681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F40D2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DKN2A/2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A95FFE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D47069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766F8D5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E9D4D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383208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96CE1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6D129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213207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6FC4B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DB46E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DKN2A/2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3ACC66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C05AC5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AAE2039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64BED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55222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FB536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BB102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243309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666B9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39B8F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ENTD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7A08BD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AE242A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F937A5C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16F0B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329213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1C82C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D2DDC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8195212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2AC9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F4684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CHCHD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51985A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4E9ABF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8D5E42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CA07B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716848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95FD4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22367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489828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8FD9A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9EC46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DGK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E05A63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F854B1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1919F1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9E0AC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19134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0F412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42D04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506430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3E0C1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629A5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DGKB/TMEM19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C78FC3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E3005C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F70FE2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901A4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lastRenderedPageBreak/>
              <w:t>rs594532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4C099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X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19388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5289992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9B70B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40AB4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DUSP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F76C9A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0E376C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27E725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D308C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646713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05196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AD67F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716495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79D11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5608F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GCC1/PAX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A391E6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1030A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739E0D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F5806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810826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4B882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B2CB0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615851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23D8C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40598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GIP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B881D1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58F19D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DEA2DA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73528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04184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32B8C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E75DB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28746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02405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6C33A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GLIS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06A83E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714829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D6DBA39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E5402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338921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DAB04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AA19D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552887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AD486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BFA3A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GRB1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F74B9D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1C942F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1B4D68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8DECC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392311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C27B5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02B70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550184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33B1F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3F8D0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GRB1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120AC6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3447D8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A22B60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95CCB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33449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DB1E4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25AAE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9684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19B48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2FBF1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CCA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C2AE99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B0E3DF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b25nPC9BdXRob3I+PFllYXI+MjAwOTwvWWVhcj48UmVj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b25nPC9BdXRob3I+PFllYXI+MjAwOTwvWWVhcj48UmVj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0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74DED44B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AD35F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08759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FBB99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0AC70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447362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82C2E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7B932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HEX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C7F47D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FB2C4A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042A94A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83310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1187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FD26C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C5411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446288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5FBE9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1F848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HEX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2B97BE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691B22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84E42BB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654FB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501548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B0763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B458E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446555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C25FF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E96C3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HEX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E944C2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FFAAF5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2E6F71B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62F5F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17857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8221F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5E3E3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774719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85F8C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A5F5F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MG20A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D9A806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0FB6DD" w14:textId="77777777" w:rsidR="005B7813" w:rsidRPr="00D73CFC" w:rsidRDefault="008227C3" w:rsidP="0080633E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b29uZXI8L0F1dGhvcj48WWVhcj4yMDA4PC9ZZWFyPjxS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0OS01MTwvcGFnZXM+PHZvbHVtZT40MDwvdm9sdW1lPjxudW1iZXI+MjwvbnVtYmVy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</w:fldData>
              </w:fldChar>
            </w:r>
            <w:r w:rsidR="0080633E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b29uZXI8L0F1dGhvcj48WWVhcj4yMDA4PC9ZZWFyPjxS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0OS01MTwvcGFnZXM+PHZvbHVtZT40MDwvdm9sdW1lPjxudW1iZXI+MjwvbnVtYmVy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</w:fldData>
              </w:fldChar>
            </w:r>
            <w:r w:rsidR="0080633E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80633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6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0A3B5E7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A290D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17705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9B4D4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EFF64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783276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C7F40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EABD6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MG20A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72514C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A5A1C2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470070D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A34CD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53134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C8105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2724C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617489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BAE46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D8EB6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MGA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CCB4A6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3B2E68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1F55AA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CB4B3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95719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10B65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2F5D0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146068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119FD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2D554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NF1A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2CF5F4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E49358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54CF573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A2AD2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5721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D982C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7A6BB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60965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828B5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28763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NF1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4C5F05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E61563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aW5ja2xlcjwvQXV0aG9yPjxZZWFyPjIwMDc8L1llYXI+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aW5ja2xlcjwvQXV0aG9yPjxZZWFyPjIwMDc8L1llYXI+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96D989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52F56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43079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9CA73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C7B11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609804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E0829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FF85A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NF1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B7D9A5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2577B0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61010E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83CA2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601731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EEDFD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0EBC6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294696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5ED88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A6228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NF4A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86E982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B90C0D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E7ECBAB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6496D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80096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FC007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AB866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304236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50638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0715C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HNF4A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DB1DC8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1234C2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ZXNsb3ZpY2g8L0F1dGhvcj48WWVhcj4yMDEwPC9ZZWFy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ZXNsb3ZpY2g8L0F1dGhvcj48WWVhcj4yMDEwPC9ZZWFy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70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56E624B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584D1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88206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93444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AE28B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422474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5BAED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4E81A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IDE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D1F6DB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F8190E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aW5ja2xlcjwvQXV0aG9yPjxZZWFyPjIwMDc8L1llYXI+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aW5ja2xlcjwvQXV0aG9yPjxZZWFyPjIwMDc8L1llYXI+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B236AD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1AAF1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40296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BC94F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ABD91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551168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B42FE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9DB37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IGF2BP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FB99B4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445951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3464FBE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C6A20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47057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42E44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3C235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552908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24157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579EA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IGF2BP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6DC673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6337EA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789EFF6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FA18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94364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85B4F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7CC65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2709374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D1EA8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1FC8C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IRS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65BAC1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BA56C1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0E281F5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B8213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57832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DE903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4EB2D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2702065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30CD4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402CC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IRS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03B905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DDDB05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502C726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4816B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84913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9D365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3A6DB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819622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90C61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0C902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JAZF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026D81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2F98B9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86BE97B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9EE3C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63585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9452F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40484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818941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22284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7127F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JAZF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179462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A46964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/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&lt;EndNote&gt;&lt;Cite&gt;&lt;Author&gt;The&lt;/Author&gt;&lt;Year&gt;2013&lt;/Year&gt;&lt;RecNum&gt;99&lt;/RecNum&gt;&lt;DisplayText&gt;[8]&lt;/DisplayText&gt;&lt;record&gt;&lt;rec-number&gt;99&lt;/rec-number&gt;&lt;foreign-keys&gt;&lt;key app="EN" db-id="9ed5wwstt0rff1extxgxfra45spsavs2z5z2" timestamp="1391710912"&gt;99&lt;/key&gt;&lt;/foreign-keys&gt;&lt;ref-type name="Journal Article"&gt;17&lt;/ref-type&gt;&lt;contributors&gt;&lt;authors&gt;&lt;author&gt;The, Sigma Type Diabetes Consortium&lt;/author&gt;&lt;/authors&gt;&lt;/contributors&gt;&lt;titles&gt;&lt;title&gt;Sequence variants in SLC16A11 are a common risk factor for type 2 diabetes in Mexico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edition&gt;2014/01/07&lt;/edition&gt;&lt;dates&gt;&lt;year&gt;2013&lt;/year&gt;&lt;pub-dates&gt;&lt;date&gt;Dec 25&lt;/date&gt;&lt;/pub-dates&gt;&lt;/dates&gt;&lt;isbn&gt;1476-4687 (Electronic)&amp;#xD;0028-0836 (Linking)&lt;/isbn&gt;&lt;accession-num&gt;24390345&lt;/accession-num&gt;&lt;urls&gt;&lt;related-urls&gt;&lt;url&gt;http://www.ncbi.nlm.nih.gov/pubmed/24390345&lt;/url&gt;&lt;/related-urls&gt;&lt;/urls&gt;&lt;electronic-resource-num&gt;10.1038/nature12828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72F2A2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E910D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86474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36E27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99CB9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818055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41EB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BB61E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JAZF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A75AFE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5AA316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60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33F00933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72007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521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89130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ABAAC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40863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C2F61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67EF3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KCNJ1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507ABB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810D82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32F64D7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9DAAA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53550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A8298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4CD7C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928405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FE198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2600A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KCNK16/KCNK1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F49BE7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0DC975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93B29E3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07B94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6318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5AF4B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69EA5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84706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50D75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60F6A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KCNQ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E21471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37155C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307F575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C2BD8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23789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EE02F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F4A18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85854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E5DC8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495BF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KCNQ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59EC91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D56ECA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bm9raTwvQXV0aG9yPjxZZWFyPjIwMDg8L1llYXI+PFJl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bm9raTwvQXV0aG9yPjxZZWFyPjIwMDg8L1llYXI+PFJl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1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5FC9AF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60343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3136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BFE9F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8057B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69147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B2DCC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CCA67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KCNQ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1A2953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B01AAF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B1CB97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D2DFE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23789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E5AF9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8EE11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83975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5D2A8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34953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KCNQ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4C6794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2E6D1E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ZYW1hdWNoaTwvQXV0aG9yPjxZZWFyPjIwMTA8L1llYXI+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ZYW1hdWNoaTwvQXV0aG9yPjxZZWFyPjIwMTA8L1llYXI+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5C65223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03F27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97228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793F6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81540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3046685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0E6E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26463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KLF1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617FB4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6D0BA8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6499A2D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DD9CE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84299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D8068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7E677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796515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55247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63CA7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KLHDC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5AC851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C38ECA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301EC84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AC6C1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824248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BA991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90348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877270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3B7D0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383D8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LINGO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9E130E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4DC8D7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/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&lt;EndNote&gt;&lt;Cite&gt;&lt;Author&gt;The&lt;/Author&gt;&lt;Year&gt;2013&lt;/Year&gt;&lt;RecNum&gt;99&lt;/RecNum&gt;&lt;DisplayText&gt;[8]&lt;/DisplayText&gt;&lt;record&gt;&lt;rec-number&gt;99&lt;/rec-number&gt;&lt;foreign-keys&gt;&lt;key app="EN" db-id="9ed5wwstt0rff1extxgxfra45spsavs2z5z2" timestamp="1391710912"&gt;99&lt;/key&gt;&lt;/foreign-keys&gt;&lt;ref-type name="Journal Article"&gt;17&lt;/ref-type&gt;&lt;contributors&gt;&lt;authors&gt;&lt;author&gt;The, Sigma Type Diabetes Consortium&lt;/author&gt;&lt;/authors&gt;&lt;/contributors&gt;&lt;titles&gt;&lt;title&gt;Sequence variants in SLC16A11 are a common risk factor for type 2 diabetes in Mexico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edition&gt;2014/01/07&lt;/edition&gt;&lt;dates&gt;&lt;year&gt;2013&lt;/year&gt;&lt;pub-dates&gt;&lt;date&gt;Dec 25&lt;/date&gt;&lt;/pub-dates&gt;&lt;/dates&gt;&lt;isbn&gt;1476-4687 (Electronic)&amp;#xD;0028-0836 (Linking)&lt;/isbn&gt;&lt;accession-num&gt;24390345&lt;/accession-num&gt;&lt;urls&gt;&lt;related-urls&gt;&lt;url&gt;http://www.ncbi.nlm.nih.gov/pubmed/24390345&lt;/url&gt;&lt;/related-urls&gt;&lt;/urls&gt;&lt;electronic-resource-num&gt;10.1038/nature12828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3EB3590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F551E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681546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53370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71C40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30990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7B2AC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23BD2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AEA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1D2E62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892093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DCEEA63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6A5EA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92393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BDAD4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ACF4E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051795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3D0AA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CD96D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NOTCH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213DA0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461CE1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60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3CFC06C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029B2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378689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07E49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D852A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389300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E7076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13487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EPD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CEEB0C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1BF696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50E765D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15A03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80128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B1160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A8056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39312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E3427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799C1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PARG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669F96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0506EB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56E3F1FD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3C09A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804268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4A5BB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ADBA2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152133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CC0E6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50D51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RC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0BA720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17534F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0126FE23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C74D2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34087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E7ADA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FCD8E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1415925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18DCA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D4920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ROX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F327AE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4611D6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4BDE3F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F02B7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lastRenderedPageBreak/>
              <w:t>rs83157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BFD77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B9926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404829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32264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F42A3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SMD6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057772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C431F9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1FAB34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DF51A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758449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4C1BC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D19BC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887911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51BA8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6E488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TPRD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E046D1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09A48E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c2FpPC9BdXRob3I+PFllYXI+MjAxMDwvWWVhcj48UmVj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c2FpPC9BdXRob3I+PFllYXI+MjAxMDwvWWVhcj48UmVj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0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929CDD6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BB8C0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776786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F779A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01D8D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94633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E8E1F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3262A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LC16A1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FE8B69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371B93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/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&lt;EndNote&gt;&lt;Cite&gt;&lt;Author&gt;The&lt;/Author&gt;&lt;Year&gt;2013&lt;/Year&gt;&lt;RecNum&gt;99&lt;/RecNum&gt;&lt;DisplayText&gt;[8]&lt;/DisplayText&gt;&lt;record&gt;&lt;rec-number&gt;99&lt;/rec-number&gt;&lt;foreign-keys&gt;&lt;key app="EN" db-id="9ed5wwstt0rff1extxgxfra45spsavs2z5z2" timestamp="1391710912"&gt;99&lt;/key&gt;&lt;/foreign-keys&gt;&lt;ref-type name="Journal Article"&gt;17&lt;/ref-type&gt;&lt;contributors&gt;&lt;authors&gt;&lt;author&gt;The, Sigma Type Diabetes Consortium&lt;/author&gt;&lt;/authors&gt;&lt;/contributors&gt;&lt;titles&gt;&lt;title&gt;Sequence variants in SLC16A11 are a common risk factor for type 2 diabetes in Mexico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edition&gt;2014/01/07&lt;/edition&gt;&lt;dates&gt;&lt;year&gt;2013&lt;/year&gt;&lt;pub-dates&gt;&lt;date&gt;Dec 25&lt;/date&gt;&lt;/pub-dates&gt;&lt;/dates&gt;&lt;isbn&gt;1476-4687 (Electronic)&amp;#xD;0028-0836 (Linking)&lt;/isbn&gt;&lt;accession-num&gt;24390345&lt;/accession-num&gt;&lt;urls&gt;&lt;related-urls&gt;&lt;url&gt;http://www.ncbi.nlm.nih.gov/pubmed/24390345&lt;/url&gt;&lt;/related-urls&gt;&lt;/urls&gt;&lt;electronic-resource-num&gt;10.1038/nature12828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7CDB7D8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CA791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334223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95165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87DCE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94594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32721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4EE27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LC16A1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521B50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EE951F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/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&lt;EndNote&gt;&lt;Cite&gt;&lt;Author&gt;The&lt;/Author&gt;&lt;Year&gt;2013&lt;/Year&gt;&lt;RecNum&gt;99&lt;/RecNum&gt;&lt;DisplayText&gt;[8]&lt;/DisplayText&gt;&lt;record&gt;&lt;rec-number&gt;99&lt;/rec-number&gt;&lt;foreign-keys&gt;&lt;key app="EN" db-id="9ed5wwstt0rff1extxgxfra45spsavs2z5z2" timestamp="1391710912"&gt;99&lt;/key&gt;&lt;/foreign-keys&gt;&lt;ref-type name="Journal Article"&gt;17&lt;/ref-type&gt;&lt;contributors&gt;&lt;authors&gt;&lt;author&gt;The, Sigma Type Diabetes Consortium&lt;/author&gt;&lt;/authors&gt;&lt;/contributors&gt;&lt;titles&gt;&lt;title&gt;Sequence variants in SLC16A11 are a common risk factor for type 2 diabetes in Mexico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edition&gt;2014/01/07&lt;/edition&gt;&lt;dates&gt;&lt;year&gt;2013&lt;/year&gt;&lt;pub-dates&gt;&lt;date&gt;Dec 25&lt;/date&gt;&lt;/pub-dates&gt;&lt;/dates&gt;&lt;isbn&gt;1476-4687 (Electronic)&amp;#xD;0028-0836 (Linking)&lt;/isbn&gt;&lt;accession-num&gt;24390345&lt;/accession-num&gt;&lt;urls&gt;&lt;related-urls&gt;&lt;url&gt;http://www.ncbi.nlm.nih.gov/pubmed/24390345&lt;/url&gt;&lt;/related-urls&gt;&lt;/urls&gt;&lt;electronic-resource-num&gt;10.1038/nature12828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0AA227EB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6CB2B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334269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11C3C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901E8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94628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EF0EB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14196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LC16A1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F9B1A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8DF2A3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/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&lt;EndNote&gt;&lt;Cite&gt;&lt;Author&gt;The&lt;/Author&gt;&lt;Year&gt;2013&lt;/Year&gt;&lt;RecNum&gt;99&lt;/RecNum&gt;&lt;DisplayText&gt;[8]&lt;/DisplayText&gt;&lt;record&gt;&lt;rec-number&gt;99&lt;/rec-number&gt;&lt;foreign-keys&gt;&lt;key app="EN" db-id="9ed5wwstt0rff1extxgxfra45spsavs2z5z2" timestamp="1391710912"&gt;99&lt;/key&gt;&lt;/foreign-keys&gt;&lt;ref-type name="Journal Article"&gt;17&lt;/ref-type&gt;&lt;contributors&gt;&lt;authors&gt;&lt;author&gt;The, Sigma Type Diabetes Consortium&lt;/author&gt;&lt;/authors&gt;&lt;/contributors&gt;&lt;titles&gt;&lt;title&gt;Sequence variants in SLC16A11 are a common risk factor for type 2 diabetes in Mexico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edition&gt;2014/01/07&lt;/edition&gt;&lt;dates&gt;&lt;year&gt;2013&lt;/year&gt;&lt;pub-dates&gt;&lt;date&gt;Dec 25&lt;/date&gt;&lt;/pub-dates&gt;&lt;/dates&gt;&lt;isbn&gt;1476-4687 (Electronic)&amp;#xD;0028-0836 (Linking)&lt;/isbn&gt;&lt;accession-num&gt;24390345&lt;/accession-num&gt;&lt;urls&gt;&lt;related-urls&gt;&lt;url&gt;http://www.ncbi.nlm.nih.gov/pubmed/24390345&lt;/url&gt;&lt;/related-urls&gt;&lt;/urls&gt;&lt;electronic-resource-num&gt;10.1038/nature12828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B07EB0C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E2078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5418188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47F03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D6E82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94548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945A1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51C46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LC16A1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E79FC4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E91CF0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/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&lt;EndNote&gt;&lt;Cite&gt;&lt;Author&gt;The&lt;/Author&gt;&lt;Year&gt;2013&lt;/Year&gt;&lt;RecNum&gt;99&lt;/RecNum&gt;&lt;DisplayText&gt;[8]&lt;/DisplayText&gt;&lt;record&gt;&lt;rec-number&gt;99&lt;/rec-number&gt;&lt;foreign-keys&gt;&lt;key app="EN" db-id="9ed5wwstt0rff1extxgxfra45spsavs2z5z2" timestamp="1391710912"&gt;99&lt;/key&gt;&lt;/foreign-keys&gt;&lt;ref-type name="Journal Article"&gt;17&lt;/ref-type&gt;&lt;contributors&gt;&lt;authors&gt;&lt;author&gt;The, Sigma Type Diabetes Consortium&lt;/author&gt;&lt;/authors&gt;&lt;/contributors&gt;&lt;titles&gt;&lt;title&gt;Sequence variants in SLC16A11 are a common risk factor for type 2 diabetes in Mexico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edition&gt;2014/01/07&lt;/edition&gt;&lt;dates&gt;&lt;year&gt;2013&lt;/year&gt;&lt;pub-dates&gt;&lt;date&gt;Dec 25&lt;/date&gt;&lt;/pub-dates&gt;&lt;/dates&gt;&lt;isbn&gt;1476-4687 (Electronic)&amp;#xD;0028-0836 (Linking)&lt;/isbn&gt;&lt;accession-num&gt;24390345&lt;/accession-num&gt;&lt;urls&gt;&lt;related-urls&gt;&lt;url&gt;http://www.ncbi.nlm.nih.gov/pubmed/24390345&lt;/url&gt;&lt;/related-urls&gt;&lt;/urls&gt;&lt;electronic-resource-num&gt;10.1038/nature12828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0173324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D0E64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549359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1E1C9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3C741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94508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3DC9D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759EF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LC16A1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5F4902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80BA2D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/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&lt;EndNote&gt;&lt;Cite&gt;&lt;Author&gt;The&lt;/Author&gt;&lt;Year&gt;2013&lt;/Year&gt;&lt;RecNum&gt;99&lt;/RecNum&gt;&lt;DisplayText&gt;[8]&lt;/DisplayText&gt;&lt;record&gt;&lt;rec-number&gt;99&lt;/rec-number&gt;&lt;foreign-keys&gt;&lt;key app="EN" db-id="9ed5wwstt0rff1extxgxfra45spsavs2z5z2" timestamp="1391710912"&gt;99&lt;/key&gt;&lt;/foreign-keys&gt;&lt;ref-type name="Journal Article"&gt;17&lt;/ref-type&gt;&lt;contributors&gt;&lt;authors&gt;&lt;author&gt;The, Sigma Type Diabetes Consortium&lt;/author&gt;&lt;/authors&gt;&lt;/contributors&gt;&lt;titles&gt;&lt;title&gt;Sequence variants in SLC16A11 are a common risk factor for type 2 diabetes in Mexico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edition&gt;2014/01/07&lt;/edition&gt;&lt;dates&gt;&lt;year&gt;2013&lt;/year&gt;&lt;pub-dates&gt;&lt;date&gt;Dec 25&lt;/date&gt;&lt;/pub-dates&gt;&lt;/dates&gt;&lt;isbn&gt;1476-4687 (Electronic)&amp;#xD;0028-0836 (Linking)&lt;/isbn&gt;&lt;accession-num&gt;24390345&lt;/accession-num&gt;&lt;urls&gt;&lt;related-urls&gt;&lt;url&gt;http://www.ncbi.nlm.nih.gov/pubmed/24390345&lt;/url&gt;&lt;/related-urls&gt;&lt;/urls&gt;&lt;electronic-resource-num&gt;10.1038/nature12828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8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0B092D6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5CB72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326663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EAC8C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8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246FE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818478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E5B80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D1A67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LC30A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EC9087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716EB2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BBAB6A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FDCC1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380217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8AAE7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8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53386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818502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A8DF2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86AE1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LC30A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D0B185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371202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MaW48L0F1dGhvcj48WWVhcj4yMDEwPC9ZZWFyPjxSZWNO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MaW48L0F1dGhvcj48WWVhcj4yMDEwPC9ZZWFyPjxSZWNO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DB6E04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FD51D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52395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3ABCF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6F36C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20889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963AB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57CCC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MG6/SR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70A7E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3A3959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c2FpPC9BdXRob3I+PFllYXI+MjAxMDwvWWVhcj48UmVj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Uc2FpPC9BdXRob3I+PFllYXI+MjAxMDwvWWVhcj48UmVj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0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023AC3D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C7C31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35979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93158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ADB84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8071715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836CA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EB71D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PRY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7A5F82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AEA603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JbWFtdXJhPC9BdXRob3I+PFllYXI+MjAxMTwvWWVhcj48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JbWFtdXJhPC9BdXRob3I+PFllYXI+MjAxMTwvWWVhcj48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802A929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93704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686132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46747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EF911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666646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DE33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238AB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T6GAL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8DED3F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D33E1C" w14:textId="77777777" w:rsidR="005B7813" w:rsidRPr="00D73CFC" w:rsidRDefault="008227C3" w:rsidP="0080633E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b29uZXI8L0F1dGhvcj48WWVhcj4yMDA4PC9ZZWFyPjxS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0OS01MTwvcGFnZXM+PHZvbHVtZT40MDwvdm9sdW1lPjxudW1iZXI+MjwvbnVtYmVy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</w:fldData>
              </w:fldChar>
            </w:r>
            <w:r w:rsidR="0080633E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b29uZXI8L0F1dGhvcj48WWVhcj4yMDA4PC9ZZWFyPjxS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E0OS01MTwvcGFnZXM+PHZvbHVtZT40MDwvdm9sdW1lPjxudW1iZXI+MjwvbnVtYmVy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</w:fldData>
              </w:fldChar>
            </w:r>
            <w:r w:rsidR="0080633E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80633E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6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1AB3715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2086C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90314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E0387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E23C5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475834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30AD3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72F7B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CF7L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971428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ED1E2B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BADC27A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6CE3D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224332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6D865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C6E21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47888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DD42B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55013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CF7L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1D085A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D64F52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751889F3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0A72F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50656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E8A9B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C2EE3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475604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3900E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E3963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CF7L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06E47F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78A32A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FFC917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712DA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90169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F2568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0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EE95F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475408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FB260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/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EEAE7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CF7L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A7CF7E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CFDA75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3DF17CB9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668A8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77014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DE462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34F99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19384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58DA8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3FC0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H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A88A70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D3A1C2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2D8039B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4AA41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89986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84F85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39000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361881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C3945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1FA30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HADA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BF1FE2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370C1A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58152020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0F3A0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57859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3328B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AECC0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3732823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D5FB9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20A70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HADA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B521C5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DD5510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60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7DAC56C1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7E593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79644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3295C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A8257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8430894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B1447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9BFF4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LE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9CA78D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D48984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Nb3JyaXM8L0F1dGhvcj48WWVhcj4yMDEyPC9ZZWFyPjxS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OTgxLTkwPC9wYWdlcz48dm9sdW1lPjQ0PC92b2x1bWU+PG51bWJlcj45PC9u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569E98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89271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52248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AD9CA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5FCA2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155658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DBDE7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F2450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NF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4F40E3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791D67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4EC34FA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31F79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57583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F3C06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2A29B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155779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8FC8B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150AC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NF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4A2689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B55E37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BF6E95A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B9423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89685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2E51A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8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FF88C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596051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2EFF9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10917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P53INP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A91F88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2B58B4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7E1E376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62F41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961581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3BF53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3C3D4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166310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07293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C47F0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SPAN8/LGR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498F18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039956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aZWdnaW5pPC9BdXRob3I+PFllYXI+MjAwODwvWWVhcj48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60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7DA50BE9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406F5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678056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FC3F7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1A759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319848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1D194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5EF42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UBE2E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C9940C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417152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ZYW1hdWNoaTwvQXV0aG9yPjxZZWFyPjIwMTA8L1llYXI+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ZYW1hdWNoaTwvQXV0aG9yPjxZZWFyPjIwMTA8L1llYXI+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91F58B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C6E18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80121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C6E9D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06736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30302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858E5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/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B225E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WFS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64CC49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FDDD4C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71EECA3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9C4A5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68898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DCB2D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C6982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2857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C8287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C6748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WFS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71BB41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29A6BE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YXhlbmE8L0F1dGhvcj48WWVhcj4yMDEyPC9ZZWFyPjxS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6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3A20383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D0C8A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45705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AE36F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8041A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642494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648BC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53039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ZBED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BCCD4F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1D1E4D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CCA753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1900A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947079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39DCE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DB8D0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810684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BD994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AD6BC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ZFAND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0C2289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959D90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88L0F1dGhvcj48WWVhcj4yMDEyPC9ZZWFyPjxSZWNO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ctNzI8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9123F6D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FF283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63439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B6245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9CE22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8043222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9D46E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B5664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ZFAND6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229121" w14:textId="77777777" w:rsidR="005B7813" w:rsidRDefault="005B7813" w:rsidP="005B7813">
            <w:pPr>
              <w:jc w:val="center"/>
            </w:pPr>
            <w:r w:rsidRPr="00B339C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T2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269440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07C2B2FA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18332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649950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704BD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1A791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13484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A4E04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3C7A4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FTSJD1/CALB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2BCD0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DM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64B00D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0NTwvUmVjTnVtPjxEaXNwbGF5VGV4dD5bNV08L0Rpc3BsYXlUZXh0PjxyZWNvcmQ+PHJl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0NTwvUmVjTnVtPjxEaXNwbGF5VGV4dD5bNV08L0Rpc3BsYXlUZXh0PjxyZWNvcmQ+PHJl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E39F4DD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58C28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460751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2BF7E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D3507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423566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C2810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DCD24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GCK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7C5E8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DM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439F0F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4E82FD2A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73AA2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289865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52D14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5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32DB4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812811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13B1E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9D974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LBXCOR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C26CB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DM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D293F5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EdXB1aXM8L0F1dGhvcj48WWVhcj4yMDEwPC9ZZWFyPjxS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A1LTE2PC9wYWdl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4B77E82F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3701F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38715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52FBB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8F113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267382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94493D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CA9656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TNR1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F612C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DM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3AEBE2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Wb2lnaHQ8L0F1dGhvcj48WWVhcj4yMDEwPC9ZZWFyPjxS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NzktODk8L3BhZ2VzPjx2b2x1bWU+NDI8L3ZvbHVtZT48bnVtYmVy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7E45682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133DE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83096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3B615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1177C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27087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2D0A3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ED188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TNR1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D1B56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DM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28EE29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Qcm9rb3BlbmtvPC9BdXRob3I+PFllYXI+MjAwOTwvWWVh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NzctODE8L3BhZ2VzPjx2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Qcm9rb3BlbmtvPC9BdXRob3I+PFllYXI+MjAwOTwvWWVh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NzctODE8L3BhZ2VzPjx2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29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4812D123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B937B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83096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9A830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A080F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269842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7FBDF9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A7CF4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MTNR1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C6A34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DM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723973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0NTwvUmVjTnVtPjxEaXNwbGF5VGV4dD5bNV08L0Rpc3BsYXlUZXh0PjxyZWNvcmQ+PHJl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0NTwvUmVjTnVtPjxEaXNwbGF5VGV4dD5bNV08L0Rpc3BsYXlUZXh0PjxyZWNvcmQ+PHJl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7DEA3AA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EDF5D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8723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FC456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FFE25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1270624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9A7CC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C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B24E4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PLD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723EDA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DM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E22676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0NTwvUmVjTnVtPjxEaXNwbGF5VGV4dD5bNV08L0Rpc3BsYXlUZXh0PjxyZWNvcmQ+PHJl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0NTwvUmVjTnVtPjxEaXNwbGF5VGV4dD5bNV08L0Rpc3BsYXlUZXh0PjxyZWNvcmQ+PHJl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6F01CA0C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DA1FC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39130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028EE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30294E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216258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AD477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9B679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R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E0E1A8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DM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DC02A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YW5nPC9BdXRob3I+PFllYXI+MjAxMTwvWWVhcj48UmVj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jY5NTM8L3BhZ2VzPjx2b2x1bWU+Njwvdm9s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XYW5nPC9BdXRob3I+PFllYXI+MjAxMTwvWWVhcj48UmVj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jY5NTM8L3BhZ2VzPjx2b2x1bWU+Njwvdm9s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44EAFD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B1107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50193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D0900C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3303C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3610115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241CC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71602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CF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81974B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DM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61921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MYXVlbmJvcmc8L0F1dGhvcj48WWVhcj4yMDA5PC9ZZWFy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MYXVlbmJvcmc8L0F1dGhvcj48WWVhcj4yMDA5PC9ZZWFy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26FF472D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BC0B43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939595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0912D5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245B3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54244192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CBD452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9D4681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INAG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A667F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DM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EED21C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0NTwvUmVjTnVtPjxEaXNwbGF5VGV4dD5bNV08L0Rpc3BsYXlUZXh0PjxyZWNvcmQ+PHJl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0NTwvUmVjTnVtPjxEaXNwbGF5VGV4dD5bNV08L0Rpc3BsYXlUZXh0PjxyZWNvcmQ+PHJl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070A17" w:rsidRPr="00D73CFC" w14:paraId="5163A85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5A5C5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755450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9665E0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CF3984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0294414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DE2917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DB0A4F" w14:textId="77777777" w:rsidR="00D73CFC" w:rsidRPr="00D73CFC" w:rsidRDefault="00D73CFC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ADIPOR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273FF5" w14:textId="77777777" w:rsidR="00D73CFC" w:rsidRPr="00D73CFC" w:rsidRDefault="005B7813" w:rsidP="005B7813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CD69E1" w14:textId="77777777" w:rsidR="00D73CFC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58B52CD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3DF60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lastRenderedPageBreak/>
              <w:t>rs204113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1393D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1BE60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90146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54F14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B96DB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ADIPOR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B1CF8F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745387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312DB03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8558C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695489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AB474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DAFE4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2275022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59070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6FD50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IL6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4CA246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FA0F67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112B547C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CD367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22730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AF7E4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8D083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460705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821C2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7FA22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IL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7D31D3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ED3C32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CCE621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54D88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88692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02EDA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4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643E9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462694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C20AA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1FCD2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IL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0D8618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DDFA0B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735EA67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96145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16727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978E3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38E0A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2788134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0F315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E5E71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LEP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DF7EE6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142F11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b3VyZW48L0F1dGhvcj48WWVhcj4yMDA4PC9ZZWFyPjxS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b3VyZW48L0F1dGhvcj48WWVhcj4yMDA4PC9ZZWFyPjxS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7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0072125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2631C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3710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50587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5E976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6036441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E36A3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6F9C5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LEP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CE39BB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89802D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b3VyZW48L0F1dGhvcj48WWVhcj4yMDA4PC9ZZWFyPjxS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Tb3VyZW48L0F1dGhvcj48WWVhcj4yMDA4PC9ZZWFyPjxS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7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578E42D6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8F3BC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171278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F4B84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4F439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598814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E15EC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FE17D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LEP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E47BC0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6C51E2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034DE6A3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A6EFC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627238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49453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F110F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65986079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25BB16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C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871A8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LEPR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117739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1798CD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4A409B8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95BFEC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42309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F0B03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9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A59CB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773917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7973F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639F9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RETN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EDD579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233B3A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VcmJhbmVrPC9BdXRob3I+PFllYXI+MjAxMjwvWWVhcj48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MyOTU4PC9wYWdlcz48dm9sdW1lPjc8L3ZvbHVt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5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2199EF4E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15B60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88408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F510B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4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903FE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95078677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F197C8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5892F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SERPINA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0B2098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EE1B4B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VsYmk8L0F1dGhvcj48WWVhcj4yMDEyPC9ZZWFyPjxS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DaGVsYmk8L0F1dGhvcj48WWVhcj4yMDEyPC9ZZWFyPjxS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33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502C98F7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7E3BC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1048868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C752B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BC72F7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05354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37B20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A/G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E724CF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PH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7BFD28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ABA6D9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1MDwvUmVjTnVtPjxEaXNwbGF5VGV4dD5bNDFdPC9EaXNwbGF5VGV4dD48cmVjb3JkPjxy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1MDwvUmVjTnVtPjxEaXNwbGF5VGV4dD5bNDFdPC9EaXNwbGF5VGV4dD48cmVjb3JkPjxy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1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603067C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F5162B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205624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6052AE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5095A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051446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893913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5F63D9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PH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863C6C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C8C4BC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1MDwvUmVjTnVtPjxEaXNwbGF5VGV4dD5bNDFdPC9EaXNwbGF5VGV4dD48cmVjb3JkPjxy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1MDwvUmVjTnVtPjxEaXNwbGF5VGV4dD5bNDFdPC9EaXNwbGF5VGV4dD48cmVjb3JkPjxy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1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73DFD112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09B3A1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50892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3CF0C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ED81C5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06090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9831F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C2A56D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PH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5143CE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A2FD64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1MDwvUmVjTnVtPjxEaXNwbGF5VGV4dD5bNDFdPC9EaXNwbGF5VGV4dD48cmVjb3JkPjxy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Ld2FrPC9BdXRob3I+PFllYXI+MjAxMjwvWWVhcj48UmVj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1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5B7813" w:rsidRPr="00D73CFC" w14:paraId="4AD7AA94" w14:textId="77777777">
        <w:trPr>
          <w:trHeight w:val="315"/>
          <w:jc w:val="center"/>
        </w:trPr>
        <w:tc>
          <w:tcPr>
            <w:tcW w:w="11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C64A762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rs685249</w:t>
            </w:r>
          </w:p>
        </w:tc>
        <w:tc>
          <w:tcPr>
            <w:tcW w:w="5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C76409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1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F984FD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18060587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13C08D4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G/T</w:t>
            </w:r>
          </w:p>
        </w:tc>
        <w:tc>
          <w:tcPr>
            <w:tcW w:w="1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2B946A" w14:textId="77777777" w:rsidR="005B7813" w:rsidRPr="00D73CFC" w:rsidRDefault="005B7813" w:rsidP="00D73CFC">
            <w:pPr>
              <w:jc w:val="center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</w:pPr>
            <w:r w:rsidRPr="00D73CFC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MX" w:eastAsia="es-MX"/>
              </w:rPr>
              <w:t>TPH1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DE999D3" w14:textId="77777777" w:rsidR="005B7813" w:rsidRDefault="005B7813" w:rsidP="005B7813">
            <w:pPr>
              <w:jc w:val="center"/>
            </w:pPr>
            <w:r w:rsidRPr="004531A7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t>Pregnancy trait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5BEFC08" w14:textId="77777777" w:rsidR="005B7813" w:rsidRPr="00D73CFC" w:rsidRDefault="008227C3" w:rsidP="00D63D4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MaW48L0F1dGhvcj48WWVhcj4yMDEwPC9ZZWFyPjxSZWNO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begin">
                <w:fldData xml:space="preserve">PEVuZE5vdGU+PENpdGU+PEF1dGhvcj5MaW48L0F1dGhvcj48WWVhcj4yMDEwPC9ZZWFyPjxSZWNO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</w:fldData>
              </w:fldChar>
            </w:r>
            <w:r w:rsidR="00D63D4F"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separate"/>
            </w:r>
            <w:r w:rsidR="00D63D4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MX" w:eastAsia="es-MX"/>
              </w:rPr>
              <w:t>[42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MX" w:eastAsia="es-MX"/>
              </w:rPr>
              <w:fldChar w:fldCharType="end"/>
            </w:r>
          </w:p>
        </w:tc>
      </w:tr>
      <w:tr w:rsidR="00801062" w:rsidRPr="00457D25" w14:paraId="7BD7EFD0" w14:textId="77777777">
        <w:trPr>
          <w:trHeight w:val="315"/>
          <w:jc w:val="center"/>
        </w:trPr>
        <w:tc>
          <w:tcPr>
            <w:tcW w:w="7826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B7CA47" w14:textId="77777777" w:rsidR="00801062" w:rsidRPr="00801062" w:rsidRDefault="00801062" w:rsidP="00801062">
            <w:pPr>
              <w:jc w:val="both"/>
              <w:rPr>
                <w:rFonts w:ascii="Arial" w:eastAsia="Times New Roman" w:hAnsi="Arial" w:cs="Arial"/>
                <w:color w:val="000000"/>
                <w:sz w:val="16"/>
                <w:szCs w:val="16"/>
                <w:lang w:val="en-US" w:eastAsia="es-MX"/>
              </w:rPr>
            </w:pPr>
            <w:r w:rsidRPr="00801062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SNPs are ordered 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by related trait and gene. </w:t>
            </w:r>
            <w:r w:rsidRPr="00015B9F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A</w:t>
            </w:r>
            <w:r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lleles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are reported according to NCBI data.</w:t>
            </w:r>
          </w:p>
        </w:tc>
      </w:tr>
    </w:tbl>
    <w:p w14:paraId="2617FF97" w14:textId="77777777" w:rsidR="00D73CFC" w:rsidRPr="00F8659A" w:rsidRDefault="00D73CFC" w:rsidP="001D0915">
      <w:pPr>
        <w:rPr>
          <w:rFonts w:ascii="Arial" w:hAnsi="Arial" w:cs="Arial"/>
          <w:sz w:val="20"/>
          <w:szCs w:val="20"/>
          <w:lang w:val="en-US"/>
        </w:rPr>
      </w:pPr>
    </w:p>
    <w:sectPr w:rsidR="00D73CFC" w:rsidRPr="00F8659A" w:rsidSect="00346FF1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5C74F0E" w15:done="0"/>
  <w15:commentEx w15:paraId="5A309FDB" w15:done="0"/>
  <w15:commentEx w15:paraId="1671713F" w15:done="0"/>
  <w15:commentEx w15:paraId="60018F7F" w15:done="0"/>
  <w15:commentEx w15:paraId="31C4CCB4" w15:done="0"/>
  <w15:commentEx w15:paraId="59076A52" w15:done="0"/>
  <w15:commentEx w15:paraId="29333EAC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94F063" w14:textId="77777777" w:rsidR="00A82BF3" w:rsidRDefault="00A82BF3" w:rsidP="00365869">
      <w:r>
        <w:separator/>
      </w:r>
    </w:p>
  </w:endnote>
  <w:endnote w:type="continuationSeparator" w:id="0">
    <w:p w14:paraId="4DA2D28C" w14:textId="77777777" w:rsidR="00A82BF3" w:rsidRDefault="00A82BF3" w:rsidP="003658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AFBC777" w14:textId="77777777" w:rsidR="00A82BF3" w:rsidRDefault="00A82BF3" w:rsidP="00365869">
      <w:r>
        <w:separator/>
      </w:r>
    </w:p>
  </w:footnote>
  <w:footnote w:type="continuationSeparator" w:id="0">
    <w:p w14:paraId="4DEBD4A9" w14:textId="77777777" w:rsidR="00A82BF3" w:rsidRDefault="00A82BF3" w:rsidP="0036586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1B61E36"/>
    <w:multiLevelType w:val="hybridMultilevel"/>
    <w:tmpl w:val="BDFE3EF2"/>
    <w:lvl w:ilvl="0" w:tplc="218EBF0C"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ali">
    <w15:presenceInfo w15:providerId="None" w15:userId="Cal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2"/>
  <w:doNotDisplayPageBoundaries/>
  <w:hideGrammaticalErrors/>
  <w:proofState w:grammar="clean"/>
  <w:doNotTrackMoves/>
  <w:defaultTabStop w:val="708"/>
  <w:hyphenationZone w:val="425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B16A0"/>
    <w:rsid w:val="00000E8E"/>
    <w:rsid w:val="000016EF"/>
    <w:rsid w:val="00002409"/>
    <w:rsid w:val="0000365B"/>
    <w:rsid w:val="000042F4"/>
    <w:rsid w:val="00004454"/>
    <w:rsid w:val="00004E5D"/>
    <w:rsid w:val="00005790"/>
    <w:rsid w:val="00005B65"/>
    <w:rsid w:val="00007694"/>
    <w:rsid w:val="0001063A"/>
    <w:rsid w:val="00010F33"/>
    <w:rsid w:val="000112EF"/>
    <w:rsid w:val="0001182E"/>
    <w:rsid w:val="000138B0"/>
    <w:rsid w:val="00013AE5"/>
    <w:rsid w:val="00015B9F"/>
    <w:rsid w:val="00020736"/>
    <w:rsid w:val="00021333"/>
    <w:rsid w:val="000214F0"/>
    <w:rsid w:val="00022D51"/>
    <w:rsid w:val="00023E70"/>
    <w:rsid w:val="000241D9"/>
    <w:rsid w:val="00024C13"/>
    <w:rsid w:val="00024C73"/>
    <w:rsid w:val="0002518D"/>
    <w:rsid w:val="00025806"/>
    <w:rsid w:val="00025D46"/>
    <w:rsid w:val="00025E05"/>
    <w:rsid w:val="00026447"/>
    <w:rsid w:val="000264FD"/>
    <w:rsid w:val="00026604"/>
    <w:rsid w:val="0002662F"/>
    <w:rsid w:val="00026A7F"/>
    <w:rsid w:val="00030F47"/>
    <w:rsid w:val="00031633"/>
    <w:rsid w:val="000321BD"/>
    <w:rsid w:val="000329E9"/>
    <w:rsid w:val="00034CE6"/>
    <w:rsid w:val="000356F5"/>
    <w:rsid w:val="00036530"/>
    <w:rsid w:val="00036DEE"/>
    <w:rsid w:val="000376AF"/>
    <w:rsid w:val="0004167B"/>
    <w:rsid w:val="00041FC5"/>
    <w:rsid w:val="00043EF0"/>
    <w:rsid w:val="00046392"/>
    <w:rsid w:val="0004696E"/>
    <w:rsid w:val="000471B2"/>
    <w:rsid w:val="000502F3"/>
    <w:rsid w:val="000504D3"/>
    <w:rsid w:val="000507D0"/>
    <w:rsid w:val="00050CBF"/>
    <w:rsid w:val="000519C9"/>
    <w:rsid w:val="00052A8D"/>
    <w:rsid w:val="00052FDF"/>
    <w:rsid w:val="000533E2"/>
    <w:rsid w:val="00053A36"/>
    <w:rsid w:val="000540A5"/>
    <w:rsid w:val="00061472"/>
    <w:rsid w:val="00061531"/>
    <w:rsid w:val="0006161B"/>
    <w:rsid w:val="00062420"/>
    <w:rsid w:val="000632DE"/>
    <w:rsid w:val="00064665"/>
    <w:rsid w:val="0006484B"/>
    <w:rsid w:val="000669B6"/>
    <w:rsid w:val="0006712D"/>
    <w:rsid w:val="0006768C"/>
    <w:rsid w:val="000707BC"/>
    <w:rsid w:val="00070A17"/>
    <w:rsid w:val="00071AAD"/>
    <w:rsid w:val="00071CB5"/>
    <w:rsid w:val="0007275B"/>
    <w:rsid w:val="00072B9F"/>
    <w:rsid w:val="00072CFA"/>
    <w:rsid w:val="000743B5"/>
    <w:rsid w:val="00074D76"/>
    <w:rsid w:val="0007563A"/>
    <w:rsid w:val="00076742"/>
    <w:rsid w:val="00076795"/>
    <w:rsid w:val="000819DE"/>
    <w:rsid w:val="0008208E"/>
    <w:rsid w:val="00083367"/>
    <w:rsid w:val="000854FB"/>
    <w:rsid w:val="00085562"/>
    <w:rsid w:val="00086A42"/>
    <w:rsid w:val="00086CE3"/>
    <w:rsid w:val="00087174"/>
    <w:rsid w:val="000876FB"/>
    <w:rsid w:val="000901A5"/>
    <w:rsid w:val="00090285"/>
    <w:rsid w:val="00091CBC"/>
    <w:rsid w:val="000924EB"/>
    <w:rsid w:val="00092D36"/>
    <w:rsid w:val="00093D2E"/>
    <w:rsid w:val="00094938"/>
    <w:rsid w:val="0009534C"/>
    <w:rsid w:val="000964F9"/>
    <w:rsid w:val="000A01D4"/>
    <w:rsid w:val="000A1A7D"/>
    <w:rsid w:val="000A3603"/>
    <w:rsid w:val="000A42FD"/>
    <w:rsid w:val="000A4D2C"/>
    <w:rsid w:val="000A5A65"/>
    <w:rsid w:val="000A692B"/>
    <w:rsid w:val="000A7CC1"/>
    <w:rsid w:val="000B00E6"/>
    <w:rsid w:val="000B16A0"/>
    <w:rsid w:val="000B2CF2"/>
    <w:rsid w:val="000B2D9A"/>
    <w:rsid w:val="000B3E6C"/>
    <w:rsid w:val="000B44A7"/>
    <w:rsid w:val="000B4EEF"/>
    <w:rsid w:val="000B6264"/>
    <w:rsid w:val="000B62B5"/>
    <w:rsid w:val="000B678B"/>
    <w:rsid w:val="000B729A"/>
    <w:rsid w:val="000B75D7"/>
    <w:rsid w:val="000C1692"/>
    <w:rsid w:val="000C2798"/>
    <w:rsid w:val="000C2854"/>
    <w:rsid w:val="000C37A6"/>
    <w:rsid w:val="000C38A1"/>
    <w:rsid w:val="000C3B7A"/>
    <w:rsid w:val="000C3C76"/>
    <w:rsid w:val="000C3E98"/>
    <w:rsid w:val="000C4794"/>
    <w:rsid w:val="000C4E98"/>
    <w:rsid w:val="000C5DEA"/>
    <w:rsid w:val="000C65BF"/>
    <w:rsid w:val="000D1055"/>
    <w:rsid w:val="000D1BD8"/>
    <w:rsid w:val="000D4175"/>
    <w:rsid w:val="000D4221"/>
    <w:rsid w:val="000D542F"/>
    <w:rsid w:val="000D7305"/>
    <w:rsid w:val="000E0449"/>
    <w:rsid w:val="000E1461"/>
    <w:rsid w:val="000E2103"/>
    <w:rsid w:val="000E2288"/>
    <w:rsid w:val="000E27EC"/>
    <w:rsid w:val="000E2F31"/>
    <w:rsid w:val="000E32E4"/>
    <w:rsid w:val="000E3398"/>
    <w:rsid w:val="000E3689"/>
    <w:rsid w:val="000E3816"/>
    <w:rsid w:val="000E4572"/>
    <w:rsid w:val="000E48AF"/>
    <w:rsid w:val="000E6B28"/>
    <w:rsid w:val="000E6F97"/>
    <w:rsid w:val="000E7EEA"/>
    <w:rsid w:val="000F0D8C"/>
    <w:rsid w:val="000F51CF"/>
    <w:rsid w:val="000F5E2F"/>
    <w:rsid w:val="000F66F1"/>
    <w:rsid w:val="00100CCC"/>
    <w:rsid w:val="00101CC5"/>
    <w:rsid w:val="0010255A"/>
    <w:rsid w:val="0010270D"/>
    <w:rsid w:val="00102DE4"/>
    <w:rsid w:val="001054D8"/>
    <w:rsid w:val="00105D06"/>
    <w:rsid w:val="00107776"/>
    <w:rsid w:val="00107A7C"/>
    <w:rsid w:val="00107F9E"/>
    <w:rsid w:val="00107FF3"/>
    <w:rsid w:val="001101D6"/>
    <w:rsid w:val="0011069D"/>
    <w:rsid w:val="00110B96"/>
    <w:rsid w:val="00111FC1"/>
    <w:rsid w:val="00112976"/>
    <w:rsid w:val="00113283"/>
    <w:rsid w:val="00114CBA"/>
    <w:rsid w:val="00114CE6"/>
    <w:rsid w:val="00116542"/>
    <w:rsid w:val="001167D1"/>
    <w:rsid w:val="00116B5D"/>
    <w:rsid w:val="001171C1"/>
    <w:rsid w:val="001200DF"/>
    <w:rsid w:val="00120D30"/>
    <w:rsid w:val="00121329"/>
    <w:rsid w:val="00121977"/>
    <w:rsid w:val="00122980"/>
    <w:rsid w:val="00123929"/>
    <w:rsid w:val="00123BCF"/>
    <w:rsid w:val="00123DC0"/>
    <w:rsid w:val="0012576C"/>
    <w:rsid w:val="001258D8"/>
    <w:rsid w:val="00125C92"/>
    <w:rsid w:val="001260D7"/>
    <w:rsid w:val="001261FA"/>
    <w:rsid w:val="001266B1"/>
    <w:rsid w:val="001268E6"/>
    <w:rsid w:val="00126FBE"/>
    <w:rsid w:val="00127E6A"/>
    <w:rsid w:val="001305CE"/>
    <w:rsid w:val="00130B01"/>
    <w:rsid w:val="00130E84"/>
    <w:rsid w:val="00131414"/>
    <w:rsid w:val="0013159F"/>
    <w:rsid w:val="00131AFC"/>
    <w:rsid w:val="00132351"/>
    <w:rsid w:val="001329D3"/>
    <w:rsid w:val="00132A16"/>
    <w:rsid w:val="00132F2E"/>
    <w:rsid w:val="00134F83"/>
    <w:rsid w:val="001352CB"/>
    <w:rsid w:val="001372CC"/>
    <w:rsid w:val="00140DA9"/>
    <w:rsid w:val="0014122E"/>
    <w:rsid w:val="00141E0F"/>
    <w:rsid w:val="001431B2"/>
    <w:rsid w:val="00143E92"/>
    <w:rsid w:val="001443DA"/>
    <w:rsid w:val="001454F5"/>
    <w:rsid w:val="00145D98"/>
    <w:rsid w:val="00146F04"/>
    <w:rsid w:val="00146FC0"/>
    <w:rsid w:val="00147266"/>
    <w:rsid w:val="00147653"/>
    <w:rsid w:val="00147CB3"/>
    <w:rsid w:val="00150881"/>
    <w:rsid w:val="00151A94"/>
    <w:rsid w:val="001522AF"/>
    <w:rsid w:val="00152FFC"/>
    <w:rsid w:val="001535C5"/>
    <w:rsid w:val="00154590"/>
    <w:rsid w:val="00155AE9"/>
    <w:rsid w:val="001562FA"/>
    <w:rsid w:val="00157B68"/>
    <w:rsid w:val="0016000A"/>
    <w:rsid w:val="00160BA6"/>
    <w:rsid w:val="00161EE4"/>
    <w:rsid w:val="00164231"/>
    <w:rsid w:val="0016438B"/>
    <w:rsid w:val="001668F5"/>
    <w:rsid w:val="00167950"/>
    <w:rsid w:val="00170416"/>
    <w:rsid w:val="00170A08"/>
    <w:rsid w:val="00171105"/>
    <w:rsid w:val="001717DB"/>
    <w:rsid w:val="00171985"/>
    <w:rsid w:val="00172589"/>
    <w:rsid w:val="001728E5"/>
    <w:rsid w:val="00172DF7"/>
    <w:rsid w:val="00173699"/>
    <w:rsid w:val="00173825"/>
    <w:rsid w:val="001741E2"/>
    <w:rsid w:val="00174248"/>
    <w:rsid w:val="0017466A"/>
    <w:rsid w:val="00174976"/>
    <w:rsid w:val="00175820"/>
    <w:rsid w:val="001764F2"/>
    <w:rsid w:val="001776CB"/>
    <w:rsid w:val="00177BEE"/>
    <w:rsid w:val="0018101B"/>
    <w:rsid w:val="001812C1"/>
    <w:rsid w:val="001827D7"/>
    <w:rsid w:val="00183A4F"/>
    <w:rsid w:val="00184248"/>
    <w:rsid w:val="00184E86"/>
    <w:rsid w:val="00192276"/>
    <w:rsid w:val="00192785"/>
    <w:rsid w:val="00192E1F"/>
    <w:rsid w:val="00193640"/>
    <w:rsid w:val="00193E85"/>
    <w:rsid w:val="0019561A"/>
    <w:rsid w:val="00196CBA"/>
    <w:rsid w:val="00197E43"/>
    <w:rsid w:val="001A0366"/>
    <w:rsid w:val="001A1983"/>
    <w:rsid w:val="001A1B88"/>
    <w:rsid w:val="001A29C1"/>
    <w:rsid w:val="001A29C5"/>
    <w:rsid w:val="001A347C"/>
    <w:rsid w:val="001A5C56"/>
    <w:rsid w:val="001A6AEF"/>
    <w:rsid w:val="001A6E6A"/>
    <w:rsid w:val="001A7A07"/>
    <w:rsid w:val="001B0A21"/>
    <w:rsid w:val="001B2237"/>
    <w:rsid w:val="001B2796"/>
    <w:rsid w:val="001B3000"/>
    <w:rsid w:val="001B3A53"/>
    <w:rsid w:val="001B3BDE"/>
    <w:rsid w:val="001B3F3E"/>
    <w:rsid w:val="001B48F2"/>
    <w:rsid w:val="001B5036"/>
    <w:rsid w:val="001B698F"/>
    <w:rsid w:val="001C167A"/>
    <w:rsid w:val="001C1B05"/>
    <w:rsid w:val="001C1C4C"/>
    <w:rsid w:val="001C2666"/>
    <w:rsid w:val="001C354C"/>
    <w:rsid w:val="001C5941"/>
    <w:rsid w:val="001D0915"/>
    <w:rsid w:val="001D0EF5"/>
    <w:rsid w:val="001D318D"/>
    <w:rsid w:val="001D3631"/>
    <w:rsid w:val="001D3D16"/>
    <w:rsid w:val="001D3DA5"/>
    <w:rsid w:val="001D3EEA"/>
    <w:rsid w:val="001D4810"/>
    <w:rsid w:val="001D4EBA"/>
    <w:rsid w:val="001D6419"/>
    <w:rsid w:val="001D64A0"/>
    <w:rsid w:val="001D73BA"/>
    <w:rsid w:val="001D766B"/>
    <w:rsid w:val="001D7AA0"/>
    <w:rsid w:val="001E0C1C"/>
    <w:rsid w:val="001E267B"/>
    <w:rsid w:val="001E3393"/>
    <w:rsid w:val="001E34BA"/>
    <w:rsid w:val="001E3FBF"/>
    <w:rsid w:val="001E571B"/>
    <w:rsid w:val="001E617D"/>
    <w:rsid w:val="001E6FD8"/>
    <w:rsid w:val="001F0D64"/>
    <w:rsid w:val="001F1B45"/>
    <w:rsid w:val="001F2B07"/>
    <w:rsid w:val="001F4717"/>
    <w:rsid w:val="001F4805"/>
    <w:rsid w:val="001F4ECB"/>
    <w:rsid w:val="001F5537"/>
    <w:rsid w:val="001F5BF3"/>
    <w:rsid w:val="001F5E45"/>
    <w:rsid w:val="001F669D"/>
    <w:rsid w:val="001F722D"/>
    <w:rsid w:val="00201319"/>
    <w:rsid w:val="002022C2"/>
    <w:rsid w:val="002036DC"/>
    <w:rsid w:val="002036F3"/>
    <w:rsid w:val="00204E8B"/>
    <w:rsid w:val="00205960"/>
    <w:rsid w:val="0020650B"/>
    <w:rsid w:val="00206E98"/>
    <w:rsid w:val="00207785"/>
    <w:rsid w:val="00210CAD"/>
    <w:rsid w:val="00210F54"/>
    <w:rsid w:val="002110A3"/>
    <w:rsid w:val="002111D2"/>
    <w:rsid w:val="0021333A"/>
    <w:rsid w:val="0021436E"/>
    <w:rsid w:val="00214653"/>
    <w:rsid w:val="002169E0"/>
    <w:rsid w:val="0021762F"/>
    <w:rsid w:val="00220E31"/>
    <w:rsid w:val="00221296"/>
    <w:rsid w:val="002212E5"/>
    <w:rsid w:val="00222E50"/>
    <w:rsid w:val="00223051"/>
    <w:rsid w:val="00224967"/>
    <w:rsid w:val="00224AD4"/>
    <w:rsid w:val="00224ADD"/>
    <w:rsid w:val="00225F10"/>
    <w:rsid w:val="00226850"/>
    <w:rsid w:val="00226A18"/>
    <w:rsid w:val="00226D12"/>
    <w:rsid w:val="00226EA7"/>
    <w:rsid w:val="0022705F"/>
    <w:rsid w:val="00227868"/>
    <w:rsid w:val="002307B9"/>
    <w:rsid w:val="002309EA"/>
    <w:rsid w:val="00231168"/>
    <w:rsid w:val="00231327"/>
    <w:rsid w:val="00232708"/>
    <w:rsid w:val="002330C1"/>
    <w:rsid w:val="002343B3"/>
    <w:rsid w:val="00234E4A"/>
    <w:rsid w:val="00235012"/>
    <w:rsid w:val="002350E0"/>
    <w:rsid w:val="0023577D"/>
    <w:rsid w:val="00237200"/>
    <w:rsid w:val="00237265"/>
    <w:rsid w:val="002372BD"/>
    <w:rsid w:val="00237AD9"/>
    <w:rsid w:val="002412B4"/>
    <w:rsid w:val="00241880"/>
    <w:rsid w:val="00241E03"/>
    <w:rsid w:val="002426E4"/>
    <w:rsid w:val="00242DF1"/>
    <w:rsid w:val="002438C0"/>
    <w:rsid w:val="0024415E"/>
    <w:rsid w:val="00244559"/>
    <w:rsid w:val="00244C4D"/>
    <w:rsid w:val="00246649"/>
    <w:rsid w:val="0024737A"/>
    <w:rsid w:val="002478A1"/>
    <w:rsid w:val="00252A59"/>
    <w:rsid w:val="00252EFE"/>
    <w:rsid w:val="00253F10"/>
    <w:rsid w:val="002551A4"/>
    <w:rsid w:val="00256AA2"/>
    <w:rsid w:val="00256C01"/>
    <w:rsid w:val="002571B5"/>
    <w:rsid w:val="002573A1"/>
    <w:rsid w:val="00261DAB"/>
    <w:rsid w:val="00261E8B"/>
    <w:rsid w:val="002621F2"/>
    <w:rsid w:val="00262D0A"/>
    <w:rsid w:val="00263191"/>
    <w:rsid w:val="00264779"/>
    <w:rsid w:val="002664CC"/>
    <w:rsid w:val="002677D4"/>
    <w:rsid w:val="002700B6"/>
    <w:rsid w:val="0027033B"/>
    <w:rsid w:val="00270A7E"/>
    <w:rsid w:val="002711DA"/>
    <w:rsid w:val="00271960"/>
    <w:rsid w:val="00271BE7"/>
    <w:rsid w:val="002726D9"/>
    <w:rsid w:val="0027316F"/>
    <w:rsid w:val="00275725"/>
    <w:rsid w:val="00275B51"/>
    <w:rsid w:val="00277090"/>
    <w:rsid w:val="002774CF"/>
    <w:rsid w:val="00277E28"/>
    <w:rsid w:val="00280C40"/>
    <w:rsid w:val="002816FB"/>
    <w:rsid w:val="00281FFD"/>
    <w:rsid w:val="0028341B"/>
    <w:rsid w:val="0028481F"/>
    <w:rsid w:val="00285B48"/>
    <w:rsid w:val="00286223"/>
    <w:rsid w:val="00286F92"/>
    <w:rsid w:val="00287523"/>
    <w:rsid w:val="00287EAF"/>
    <w:rsid w:val="00290209"/>
    <w:rsid w:val="00290575"/>
    <w:rsid w:val="00290ED4"/>
    <w:rsid w:val="002910DA"/>
    <w:rsid w:val="00291A2A"/>
    <w:rsid w:val="002922C6"/>
    <w:rsid w:val="00292547"/>
    <w:rsid w:val="00292C8B"/>
    <w:rsid w:val="00293292"/>
    <w:rsid w:val="002939BD"/>
    <w:rsid w:val="0029585A"/>
    <w:rsid w:val="0029627D"/>
    <w:rsid w:val="002979D0"/>
    <w:rsid w:val="002A0093"/>
    <w:rsid w:val="002A00CF"/>
    <w:rsid w:val="002A2E18"/>
    <w:rsid w:val="002A469D"/>
    <w:rsid w:val="002A5F4F"/>
    <w:rsid w:val="002A640E"/>
    <w:rsid w:val="002A672A"/>
    <w:rsid w:val="002A70C6"/>
    <w:rsid w:val="002A7436"/>
    <w:rsid w:val="002A77C4"/>
    <w:rsid w:val="002B09F7"/>
    <w:rsid w:val="002B0B8E"/>
    <w:rsid w:val="002B0C0C"/>
    <w:rsid w:val="002B1AE6"/>
    <w:rsid w:val="002B1F13"/>
    <w:rsid w:val="002B2120"/>
    <w:rsid w:val="002B2330"/>
    <w:rsid w:val="002B25AA"/>
    <w:rsid w:val="002B3DF4"/>
    <w:rsid w:val="002B5C59"/>
    <w:rsid w:val="002B6535"/>
    <w:rsid w:val="002B6C97"/>
    <w:rsid w:val="002B704F"/>
    <w:rsid w:val="002C008A"/>
    <w:rsid w:val="002C0B03"/>
    <w:rsid w:val="002C3663"/>
    <w:rsid w:val="002C43D6"/>
    <w:rsid w:val="002C6D0E"/>
    <w:rsid w:val="002D0087"/>
    <w:rsid w:val="002D01C0"/>
    <w:rsid w:val="002D156C"/>
    <w:rsid w:val="002D2B8D"/>
    <w:rsid w:val="002D410C"/>
    <w:rsid w:val="002D573E"/>
    <w:rsid w:val="002D6984"/>
    <w:rsid w:val="002D6FAF"/>
    <w:rsid w:val="002D7531"/>
    <w:rsid w:val="002D7EF2"/>
    <w:rsid w:val="002D7EF3"/>
    <w:rsid w:val="002E0225"/>
    <w:rsid w:val="002E04F6"/>
    <w:rsid w:val="002E0547"/>
    <w:rsid w:val="002E119F"/>
    <w:rsid w:val="002E1D59"/>
    <w:rsid w:val="002E28C5"/>
    <w:rsid w:val="002E454C"/>
    <w:rsid w:val="002E4648"/>
    <w:rsid w:val="002E49A7"/>
    <w:rsid w:val="002E5684"/>
    <w:rsid w:val="002E5C8E"/>
    <w:rsid w:val="002E6DBF"/>
    <w:rsid w:val="002E78F4"/>
    <w:rsid w:val="002E7A2E"/>
    <w:rsid w:val="002F0B91"/>
    <w:rsid w:val="002F0BFB"/>
    <w:rsid w:val="002F16E7"/>
    <w:rsid w:val="002F26CF"/>
    <w:rsid w:val="002F2BCF"/>
    <w:rsid w:val="002F4AFD"/>
    <w:rsid w:val="002F4B1D"/>
    <w:rsid w:val="002F63BF"/>
    <w:rsid w:val="002F692B"/>
    <w:rsid w:val="002F7A29"/>
    <w:rsid w:val="003003C6"/>
    <w:rsid w:val="003018F8"/>
    <w:rsid w:val="00302454"/>
    <w:rsid w:val="00302852"/>
    <w:rsid w:val="00303AAE"/>
    <w:rsid w:val="00305759"/>
    <w:rsid w:val="00305B01"/>
    <w:rsid w:val="0030719C"/>
    <w:rsid w:val="003107CF"/>
    <w:rsid w:val="003126A8"/>
    <w:rsid w:val="00313ED1"/>
    <w:rsid w:val="00315D70"/>
    <w:rsid w:val="00316016"/>
    <w:rsid w:val="003175AB"/>
    <w:rsid w:val="0031790B"/>
    <w:rsid w:val="00317A6E"/>
    <w:rsid w:val="00317D2A"/>
    <w:rsid w:val="00322327"/>
    <w:rsid w:val="003227D8"/>
    <w:rsid w:val="003230A0"/>
    <w:rsid w:val="00323D18"/>
    <w:rsid w:val="00323EE1"/>
    <w:rsid w:val="0032464A"/>
    <w:rsid w:val="00325AA2"/>
    <w:rsid w:val="00325D69"/>
    <w:rsid w:val="00326EC4"/>
    <w:rsid w:val="00332D11"/>
    <w:rsid w:val="003333B7"/>
    <w:rsid w:val="0033352E"/>
    <w:rsid w:val="00333B46"/>
    <w:rsid w:val="00333DB5"/>
    <w:rsid w:val="00334875"/>
    <w:rsid w:val="00337198"/>
    <w:rsid w:val="003377BF"/>
    <w:rsid w:val="00337E9E"/>
    <w:rsid w:val="003403F7"/>
    <w:rsid w:val="00340B83"/>
    <w:rsid w:val="003417E1"/>
    <w:rsid w:val="00341D70"/>
    <w:rsid w:val="003432F1"/>
    <w:rsid w:val="003448DE"/>
    <w:rsid w:val="003448EC"/>
    <w:rsid w:val="0034523E"/>
    <w:rsid w:val="00345444"/>
    <w:rsid w:val="00346E9A"/>
    <w:rsid w:val="00346FF1"/>
    <w:rsid w:val="003472DA"/>
    <w:rsid w:val="003473C7"/>
    <w:rsid w:val="0035003B"/>
    <w:rsid w:val="003511A0"/>
    <w:rsid w:val="00351E82"/>
    <w:rsid w:val="003521E5"/>
    <w:rsid w:val="00355C65"/>
    <w:rsid w:val="00355EB6"/>
    <w:rsid w:val="00356028"/>
    <w:rsid w:val="00357A6E"/>
    <w:rsid w:val="00360273"/>
    <w:rsid w:val="00360B30"/>
    <w:rsid w:val="00360CD9"/>
    <w:rsid w:val="003610C6"/>
    <w:rsid w:val="00361700"/>
    <w:rsid w:val="00364C18"/>
    <w:rsid w:val="003654AF"/>
    <w:rsid w:val="00365869"/>
    <w:rsid w:val="0036590B"/>
    <w:rsid w:val="00366D26"/>
    <w:rsid w:val="00367971"/>
    <w:rsid w:val="00367A88"/>
    <w:rsid w:val="003706B9"/>
    <w:rsid w:val="003728BF"/>
    <w:rsid w:val="0037292E"/>
    <w:rsid w:val="00373EFA"/>
    <w:rsid w:val="00374778"/>
    <w:rsid w:val="00375922"/>
    <w:rsid w:val="003762D9"/>
    <w:rsid w:val="00380489"/>
    <w:rsid w:val="00381214"/>
    <w:rsid w:val="0038144B"/>
    <w:rsid w:val="00382AA1"/>
    <w:rsid w:val="00382AB4"/>
    <w:rsid w:val="00382E1F"/>
    <w:rsid w:val="003834CB"/>
    <w:rsid w:val="00383C0C"/>
    <w:rsid w:val="00385F27"/>
    <w:rsid w:val="003872DA"/>
    <w:rsid w:val="00387E59"/>
    <w:rsid w:val="0039031F"/>
    <w:rsid w:val="00390B0B"/>
    <w:rsid w:val="00390F2A"/>
    <w:rsid w:val="0039117E"/>
    <w:rsid w:val="00393833"/>
    <w:rsid w:val="00394466"/>
    <w:rsid w:val="0039632F"/>
    <w:rsid w:val="003966AE"/>
    <w:rsid w:val="003975F4"/>
    <w:rsid w:val="00397697"/>
    <w:rsid w:val="00397904"/>
    <w:rsid w:val="003A036E"/>
    <w:rsid w:val="003A2A3A"/>
    <w:rsid w:val="003A2C5C"/>
    <w:rsid w:val="003A362A"/>
    <w:rsid w:val="003A37EB"/>
    <w:rsid w:val="003A3DD0"/>
    <w:rsid w:val="003A4CF5"/>
    <w:rsid w:val="003A75C9"/>
    <w:rsid w:val="003A75FC"/>
    <w:rsid w:val="003B0328"/>
    <w:rsid w:val="003B10C6"/>
    <w:rsid w:val="003B1C90"/>
    <w:rsid w:val="003B2395"/>
    <w:rsid w:val="003B3653"/>
    <w:rsid w:val="003B4A45"/>
    <w:rsid w:val="003B51A9"/>
    <w:rsid w:val="003B5E4F"/>
    <w:rsid w:val="003B6D0F"/>
    <w:rsid w:val="003B7477"/>
    <w:rsid w:val="003C0442"/>
    <w:rsid w:val="003C045F"/>
    <w:rsid w:val="003C1596"/>
    <w:rsid w:val="003C25EE"/>
    <w:rsid w:val="003C3D6B"/>
    <w:rsid w:val="003C4292"/>
    <w:rsid w:val="003C47DB"/>
    <w:rsid w:val="003C4CA9"/>
    <w:rsid w:val="003C5550"/>
    <w:rsid w:val="003C56D9"/>
    <w:rsid w:val="003C79FE"/>
    <w:rsid w:val="003D013E"/>
    <w:rsid w:val="003D01AD"/>
    <w:rsid w:val="003D01DE"/>
    <w:rsid w:val="003D059A"/>
    <w:rsid w:val="003D199B"/>
    <w:rsid w:val="003D1E13"/>
    <w:rsid w:val="003D2837"/>
    <w:rsid w:val="003D5E3F"/>
    <w:rsid w:val="003D6355"/>
    <w:rsid w:val="003D7D95"/>
    <w:rsid w:val="003D7F4A"/>
    <w:rsid w:val="003E0315"/>
    <w:rsid w:val="003E0530"/>
    <w:rsid w:val="003E0B8A"/>
    <w:rsid w:val="003E1A91"/>
    <w:rsid w:val="003E39CA"/>
    <w:rsid w:val="003E3A1D"/>
    <w:rsid w:val="003E4845"/>
    <w:rsid w:val="003E4E0D"/>
    <w:rsid w:val="003E519E"/>
    <w:rsid w:val="003E64ED"/>
    <w:rsid w:val="003E6E43"/>
    <w:rsid w:val="003F07FF"/>
    <w:rsid w:val="003F126F"/>
    <w:rsid w:val="003F19A3"/>
    <w:rsid w:val="003F1DF9"/>
    <w:rsid w:val="003F221A"/>
    <w:rsid w:val="003F2B42"/>
    <w:rsid w:val="003F2D6A"/>
    <w:rsid w:val="003F3111"/>
    <w:rsid w:val="003F3E4A"/>
    <w:rsid w:val="003F4856"/>
    <w:rsid w:val="003F4B71"/>
    <w:rsid w:val="003F53A6"/>
    <w:rsid w:val="0040024F"/>
    <w:rsid w:val="004015E7"/>
    <w:rsid w:val="004017E4"/>
    <w:rsid w:val="00402446"/>
    <w:rsid w:val="00402571"/>
    <w:rsid w:val="00402FFC"/>
    <w:rsid w:val="004065C1"/>
    <w:rsid w:val="00406EE4"/>
    <w:rsid w:val="00407207"/>
    <w:rsid w:val="004078F7"/>
    <w:rsid w:val="00411B12"/>
    <w:rsid w:val="00411C97"/>
    <w:rsid w:val="0041246E"/>
    <w:rsid w:val="00413543"/>
    <w:rsid w:val="00413667"/>
    <w:rsid w:val="00413BED"/>
    <w:rsid w:val="00414D96"/>
    <w:rsid w:val="00416FCC"/>
    <w:rsid w:val="00417296"/>
    <w:rsid w:val="00417A07"/>
    <w:rsid w:val="00420BF2"/>
    <w:rsid w:val="004222BA"/>
    <w:rsid w:val="004240DB"/>
    <w:rsid w:val="00424554"/>
    <w:rsid w:val="00424FAD"/>
    <w:rsid w:val="004252EB"/>
    <w:rsid w:val="00425865"/>
    <w:rsid w:val="00426451"/>
    <w:rsid w:val="00426508"/>
    <w:rsid w:val="00427266"/>
    <w:rsid w:val="004273FF"/>
    <w:rsid w:val="00427417"/>
    <w:rsid w:val="00427426"/>
    <w:rsid w:val="004303D3"/>
    <w:rsid w:val="004307F2"/>
    <w:rsid w:val="00432028"/>
    <w:rsid w:val="0043225E"/>
    <w:rsid w:val="00432A8A"/>
    <w:rsid w:val="004332EF"/>
    <w:rsid w:val="004334FA"/>
    <w:rsid w:val="00433799"/>
    <w:rsid w:val="004340BF"/>
    <w:rsid w:val="00434233"/>
    <w:rsid w:val="0043570F"/>
    <w:rsid w:val="004358FE"/>
    <w:rsid w:val="00435AEB"/>
    <w:rsid w:val="004363AF"/>
    <w:rsid w:val="004368CC"/>
    <w:rsid w:val="00437B76"/>
    <w:rsid w:val="00437C74"/>
    <w:rsid w:val="00440471"/>
    <w:rsid w:val="00442427"/>
    <w:rsid w:val="00442898"/>
    <w:rsid w:val="00442A8D"/>
    <w:rsid w:val="0044365A"/>
    <w:rsid w:val="00443ADC"/>
    <w:rsid w:val="00444A38"/>
    <w:rsid w:val="00444CFB"/>
    <w:rsid w:val="0044672D"/>
    <w:rsid w:val="004504E4"/>
    <w:rsid w:val="00450AB9"/>
    <w:rsid w:val="00450F07"/>
    <w:rsid w:val="00451E40"/>
    <w:rsid w:val="004523A2"/>
    <w:rsid w:val="004538A0"/>
    <w:rsid w:val="004541F5"/>
    <w:rsid w:val="00454A99"/>
    <w:rsid w:val="00454DBC"/>
    <w:rsid w:val="0045516F"/>
    <w:rsid w:val="00455575"/>
    <w:rsid w:val="0045558D"/>
    <w:rsid w:val="00457D25"/>
    <w:rsid w:val="00460381"/>
    <w:rsid w:val="0046084B"/>
    <w:rsid w:val="0046114E"/>
    <w:rsid w:val="00461474"/>
    <w:rsid w:val="004615C2"/>
    <w:rsid w:val="00461661"/>
    <w:rsid w:val="004617FD"/>
    <w:rsid w:val="004621DF"/>
    <w:rsid w:val="00463A33"/>
    <w:rsid w:val="00463C4A"/>
    <w:rsid w:val="00464DEB"/>
    <w:rsid w:val="004650B7"/>
    <w:rsid w:val="00465213"/>
    <w:rsid w:val="00465D47"/>
    <w:rsid w:val="00466E30"/>
    <w:rsid w:val="00467360"/>
    <w:rsid w:val="00467822"/>
    <w:rsid w:val="00467DE0"/>
    <w:rsid w:val="0047088D"/>
    <w:rsid w:val="00470B94"/>
    <w:rsid w:val="004718A4"/>
    <w:rsid w:val="0047241B"/>
    <w:rsid w:val="00472902"/>
    <w:rsid w:val="00472DA3"/>
    <w:rsid w:val="00474C45"/>
    <w:rsid w:val="00475CA3"/>
    <w:rsid w:val="00475DAF"/>
    <w:rsid w:val="00476F9A"/>
    <w:rsid w:val="004841D1"/>
    <w:rsid w:val="00484B91"/>
    <w:rsid w:val="00486AB6"/>
    <w:rsid w:val="00486DED"/>
    <w:rsid w:val="00487634"/>
    <w:rsid w:val="004879FE"/>
    <w:rsid w:val="00487C70"/>
    <w:rsid w:val="00490B40"/>
    <w:rsid w:val="00491AD0"/>
    <w:rsid w:val="00491CFC"/>
    <w:rsid w:val="004938FC"/>
    <w:rsid w:val="00493EFF"/>
    <w:rsid w:val="00494001"/>
    <w:rsid w:val="0049419F"/>
    <w:rsid w:val="00495755"/>
    <w:rsid w:val="00496920"/>
    <w:rsid w:val="004979BB"/>
    <w:rsid w:val="004A005A"/>
    <w:rsid w:val="004A0997"/>
    <w:rsid w:val="004A1525"/>
    <w:rsid w:val="004A169E"/>
    <w:rsid w:val="004A18C6"/>
    <w:rsid w:val="004A1CD3"/>
    <w:rsid w:val="004A1F2A"/>
    <w:rsid w:val="004A3571"/>
    <w:rsid w:val="004A3735"/>
    <w:rsid w:val="004A5979"/>
    <w:rsid w:val="004A70F5"/>
    <w:rsid w:val="004A7A25"/>
    <w:rsid w:val="004A7B81"/>
    <w:rsid w:val="004B1002"/>
    <w:rsid w:val="004B134F"/>
    <w:rsid w:val="004B1E8E"/>
    <w:rsid w:val="004B1FBF"/>
    <w:rsid w:val="004B4241"/>
    <w:rsid w:val="004B4610"/>
    <w:rsid w:val="004B5871"/>
    <w:rsid w:val="004B5B2B"/>
    <w:rsid w:val="004B64BB"/>
    <w:rsid w:val="004B7650"/>
    <w:rsid w:val="004C01B5"/>
    <w:rsid w:val="004C0BA6"/>
    <w:rsid w:val="004C1108"/>
    <w:rsid w:val="004C147A"/>
    <w:rsid w:val="004C195C"/>
    <w:rsid w:val="004C2799"/>
    <w:rsid w:val="004C38EC"/>
    <w:rsid w:val="004C402B"/>
    <w:rsid w:val="004C43D1"/>
    <w:rsid w:val="004C5582"/>
    <w:rsid w:val="004C5617"/>
    <w:rsid w:val="004C6074"/>
    <w:rsid w:val="004C7111"/>
    <w:rsid w:val="004C779E"/>
    <w:rsid w:val="004D2458"/>
    <w:rsid w:val="004D31BF"/>
    <w:rsid w:val="004D426B"/>
    <w:rsid w:val="004D4A55"/>
    <w:rsid w:val="004D4F6D"/>
    <w:rsid w:val="004D5E57"/>
    <w:rsid w:val="004D7C21"/>
    <w:rsid w:val="004D7DAD"/>
    <w:rsid w:val="004E29E1"/>
    <w:rsid w:val="004E31EA"/>
    <w:rsid w:val="004E3C91"/>
    <w:rsid w:val="004E3F35"/>
    <w:rsid w:val="004E4738"/>
    <w:rsid w:val="004E5DD8"/>
    <w:rsid w:val="004F0C83"/>
    <w:rsid w:val="004F123F"/>
    <w:rsid w:val="004F195C"/>
    <w:rsid w:val="004F1A12"/>
    <w:rsid w:val="004F1E2D"/>
    <w:rsid w:val="004F4008"/>
    <w:rsid w:val="004F41CE"/>
    <w:rsid w:val="004F4619"/>
    <w:rsid w:val="00500172"/>
    <w:rsid w:val="005013BA"/>
    <w:rsid w:val="005023B2"/>
    <w:rsid w:val="00502CDF"/>
    <w:rsid w:val="005030D8"/>
    <w:rsid w:val="005044FC"/>
    <w:rsid w:val="0050577A"/>
    <w:rsid w:val="00506483"/>
    <w:rsid w:val="0050661B"/>
    <w:rsid w:val="005066AB"/>
    <w:rsid w:val="005078C9"/>
    <w:rsid w:val="005112AD"/>
    <w:rsid w:val="005115B1"/>
    <w:rsid w:val="005136F9"/>
    <w:rsid w:val="00516BF7"/>
    <w:rsid w:val="00517E87"/>
    <w:rsid w:val="00521583"/>
    <w:rsid w:val="00521A14"/>
    <w:rsid w:val="005240A4"/>
    <w:rsid w:val="00527EE5"/>
    <w:rsid w:val="00530869"/>
    <w:rsid w:val="00530D36"/>
    <w:rsid w:val="00531196"/>
    <w:rsid w:val="0053237B"/>
    <w:rsid w:val="00532CE1"/>
    <w:rsid w:val="00533381"/>
    <w:rsid w:val="00533B1A"/>
    <w:rsid w:val="00534789"/>
    <w:rsid w:val="00535303"/>
    <w:rsid w:val="005406E5"/>
    <w:rsid w:val="00541D34"/>
    <w:rsid w:val="00541DC7"/>
    <w:rsid w:val="00541F30"/>
    <w:rsid w:val="0054301C"/>
    <w:rsid w:val="00545A87"/>
    <w:rsid w:val="00545C7B"/>
    <w:rsid w:val="00546104"/>
    <w:rsid w:val="00550689"/>
    <w:rsid w:val="0055382B"/>
    <w:rsid w:val="005543D9"/>
    <w:rsid w:val="00555549"/>
    <w:rsid w:val="00555D06"/>
    <w:rsid w:val="00555E1D"/>
    <w:rsid w:val="00557285"/>
    <w:rsid w:val="00557F22"/>
    <w:rsid w:val="0056291C"/>
    <w:rsid w:val="005654D7"/>
    <w:rsid w:val="00565B55"/>
    <w:rsid w:val="00565D12"/>
    <w:rsid w:val="00566AC5"/>
    <w:rsid w:val="00566C78"/>
    <w:rsid w:val="00567331"/>
    <w:rsid w:val="005677D3"/>
    <w:rsid w:val="005677FB"/>
    <w:rsid w:val="00570565"/>
    <w:rsid w:val="00571F1D"/>
    <w:rsid w:val="00573B39"/>
    <w:rsid w:val="00573BF5"/>
    <w:rsid w:val="00573EC5"/>
    <w:rsid w:val="0057490C"/>
    <w:rsid w:val="00574936"/>
    <w:rsid w:val="00574BF6"/>
    <w:rsid w:val="0057566D"/>
    <w:rsid w:val="005760CE"/>
    <w:rsid w:val="00576965"/>
    <w:rsid w:val="00576E94"/>
    <w:rsid w:val="0057745D"/>
    <w:rsid w:val="005808BF"/>
    <w:rsid w:val="00580C22"/>
    <w:rsid w:val="00580E84"/>
    <w:rsid w:val="00580EDB"/>
    <w:rsid w:val="00581CD8"/>
    <w:rsid w:val="005823EA"/>
    <w:rsid w:val="00582492"/>
    <w:rsid w:val="005828FA"/>
    <w:rsid w:val="00584680"/>
    <w:rsid w:val="00584D87"/>
    <w:rsid w:val="00585D38"/>
    <w:rsid w:val="00586281"/>
    <w:rsid w:val="00586E17"/>
    <w:rsid w:val="00587D83"/>
    <w:rsid w:val="00587E96"/>
    <w:rsid w:val="00587EA1"/>
    <w:rsid w:val="0059093F"/>
    <w:rsid w:val="00591EC8"/>
    <w:rsid w:val="00592063"/>
    <w:rsid w:val="005924DD"/>
    <w:rsid w:val="00592607"/>
    <w:rsid w:val="00593280"/>
    <w:rsid w:val="00595755"/>
    <w:rsid w:val="00595EE3"/>
    <w:rsid w:val="005A182B"/>
    <w:rsid w:val="005A497D"/>
    <w:rsid w:val="005A718F"/>
    <w:rsid w:val="005A7D11"/>
    <w:rsid w:val="005B15CE"/>
    <w:rsid w:val="005B1787"/>
    <w:rsid w:val="005B1A22"/>
    <w:rsid w:val="005B1AB2"/>
    <w:rsid w:val="005B2884"/>
    <w:rsid w:val="005B3556"/>
    <w:rsid w:val="005B40CB"/>
    <w:rsid w:val="005B4941"/>
    <w:rsid w:val="005B54BE"/>
    <w:rsid w:val="005B6123"/>
    <w:rsid w:val="005B65EF"/>
    <w:rsid w:val="005B7306"/>
    <w:rsid w:val="005B7813"/>
    <w:rsid w:val="005B7889"/>
    <w:rsid w:val="005C2947"/>
    <w:rsid w:val="005C2B4A"/>
    <w:rsid w:val="005C2E76"/>
    <w:rsid w:val="005C40DD"/>
    <w:rsid w:val="005C4266"/>
    <w:rsid w:val="005C4860"/>
    <w:rsid w:val="005C4A69"/>
    <w:rsid w:val="005C65F0"/>
    <w:rsid w:val="005C6B52"/>
    <w:rsid w:val="005C6F2A"/>
    <w:rsid w:val="005C7BA5"/>
    <w:rsid w:val="005C7EE7"/>
    <w:rsid w:val="005D05F0"/>
    <w:rsid w:val="005D11F0"/>
    <w:rsid w:val="005D14C4"/>
    <w:rsid w:val="005D1D71"/>
    <w:rsid w:val="005D1FD5"/>
    <w:rsid w:val="005D336E"/>
    <w:rsid w:val="005D4357"/>
    <w:rsid w:val="005D595F"/>
    <w:rsid w:val="005D5A10"/>
    <w:rsid w:val="005D5E7F"/>
    <w:rsid w:val="005D6414"/>
    <w:rsid w:val="005D6AD9"/>
    <w:rsid w:val="005E15A1"/>
    <w:rsid w:val="005E217B"/>
    <w:rsid w:val="005E29FC"/>
    <w:rsid w:val="005E2AA2"/>
    <w:rsid w:val="005E2F6F"/>
    <w:rsid w:val="005E335B"/>
    <w:rsid w:val="005E44A6"/>
    <w:rsid w:val="005E477D"/>
    <w:rsid w:val="005E7322"/>
    <w:rsid w:val="005E79AB"/>
    <w:rsid w:val="005E7D75"/>
    <w:rsid w:val="005F0A97"/>
    <w:rsid w:val="005F180A"/>
    <w:rsid w:val="005F1D23"/>
    <w:rsid w:val="005F2331"/>
    <w:rsid w:val="005F45B3"/>
    <w:rsid w:val="005F4BDF"/>
    <w:rsid w:val="005F6783"/>
    <w:rsid w:val="005F692C"/>
    <w:rsid w:val="005F6E35"/>
    <w:rsid w:val="005F79D2"/>
    <w:rsid w:val="005F7D5F"/>
    <w:rsid w:val="006002AD"/>
    <w:rsid w:val="0060043D"/>
    <w:rsid w:val="0060055D"/>
    <w:rsid w:val="00600D64"/>
    <w:rsid w:val="0060118A"/>
    <w:rsid w:val="00601637"/>
    <w:rsid w:val="0060165C"/>
    <w:rsid w:val="00602709"/>
    <w:rsid w:val="0060291E"/>
    <w:rsid w:val="0060541C"/>
    <w:rsid w:val="00605DF1"/>
    <w:rsid w:val="00605F4D"/>
    <w:rsid w:val="00611385"/>
    <w:rsid w:val="006118C7"/>
    <w:rsid w:val="00611B49"/>
    <w:rsid w:val="00614CC2"/>
    <w:rsid w:val="00614E3E"/>
    <w:rsid w:val="00615105"/>
    <w:rsid w:val="00615D86"/>
    <w:rsid w:val="00615EF3"/>
    <w:rsid w:val="006169F6"/>
    <w:rsid w:val="00616E1C"/>
    <w:rsid w:val="006173C0"/>
    <w:rsid w:val="0061778D"/>
    <w:rsid w:val="00617820"/>
    <w:rsid w:val="00620B10"/>
    <w:rsid w:val="00620B3C"/>
    <w:rsid w:val="0062109F"/>
    <w:rsid w:val="00623A32"/>
    <w:rsid w:val="00624F98"/>
    <w:rsid w:val="00625F33"/>
    <w:rsid w:val="00625F8F"/>
    <w:rsid w:val="00626941"/>
    <w:rsid w:val="00626BE2"/>
    <w:rsid w:val="00626F50"/>
    <w:rsid w:val="00627006"/>
    <w:rsid w:val="006272FD"/>
    <w:rsid w:val="00630BAD"/>
    <w:rsid w:val="00630CC1"/>
    <w:rsid w:val="00631319"/>
    <w:rsid w:val="006333DB"/>
    <w:rsid w:val="0063344B"/>
    <w:rsid w:val="00634928"/>
    <w:rsid w:val="00634A93"/>
    <w:rsid w:val="00635088"/>
    <w:rsid w:val="006354C7"/>
    <w:rsid w:val="00635611"/>
    <w:rsid w:val="00635BD0"/>
    <w:rsid w:val="00635DEB"/>
    <w:rsid w:val="00636A3A"/>
    <w:rsid w:val="00637465"/>
    <w:rsid w:val="00637477"/>
    <w:rsid w:val="006405F1"/>
    <w:rsid w:val="00640642"/>
    <w:rsid w:val="0064070D"/>
    <w:rsid w:val="006414DA"/>
    <w:rsid w:val="0064369F"/>
    <w:rsid w:val="00644236"/>
    <w:rsid w:val="00644680"/>
    <w:rsid w:val="00644DD5"/>
    <w:rsid w:val="00645283"/>
    <w:rsid w:val="00646081"/>
    <w:rsid w:val="006500E9"/>
    <w:rsid w:val="006510E5"/>
    <w:rsid w:val="0065198F"/>
    <w:rsid w:val="006519CC"/>
    <w:rsid w:val="00651D9E"/>
    <w:rsid w:val="00653676"/>
    <w:rsid w:val="006557A8"/>
    <w:rsid w:val="00655B8C"/>
    <w:rsid w:val="0065701A"/>
    <w:rsid w:val="00661186"/>
    <w:rsid w:val="00661BFD"/>
    <w:rsid w:val="0066226A"/>
    <w:rsid w:val="00662485"/>
    <w:rsid w:val="00662D1F"/>
    <w:rsid w:val="006631C4"/>
    <w:rsid w:val="0066394E"/>
    <w:rsid w:val="00664581"/>
    <w:rsid w:val="00665484"/>
    <w:rsid w:val="00665700"/>
    <w:rsid w:val="00665903"/>
    <w:rsid w:val="00666E41"/>
    <w:rsid w:val="00670083"/>
    <w:rsid w:val="00670685"/>
    <w:rsid w:val="00670C36"/>
    <w:rsid w:val="00671B55"/>
    <w:rsid w:val="00671FA2"/>
    <w:rsid w:val="00672C07"/>
    <w:rsid w:val="006733A0"/>
    <w:rsid w:val="0067376E"/>
    <w:rsid w:val="00674F68"/>
    <w:rsid w:val="006754F5"/>
    <w:rsid w:val="00677054"/>
    <w:rsid w:val="00677399"/>
    <w:rsid w:val="00677F48"/>
    <w:rsid w:val="00680079"/>
    <w:rsid w:val="00680112"/>
    <w:rsid w:val="00680E1E"/>
    <w:rsid w:val="006831B4"/>
    <w:rsid w:val="0068383B"/>
    <w:rsid w:val="00683ECB"/>
    <w:rsid w:val="00684662"/>
    <w:rsid w:val="00684E35"/>
    <w:rsid w:val="00685321"/>
    <w:rsid w:val="00687671"/>
    <w:rsid w:val="006915A5"/>
    <w:rsid w:val="006933E3"/>
    <w:rsid w:val="00695D26"/>
    <w:rsid w:val="00696163"/>
    <w:rsid w:val="006975F6"/>
    <w:rsid w:val="006A0093"/>
    <w:rsid w:val="006A33FE"/>
    <w:rsid w:val="006A44C2"/>
    <w:rsid w:val="006A49ED"/>
    <w:rsid w:val="006A4F08"/>
    <w:rsid w:val="006A520C"/>
    <w:rsid w:val="006A6392"/>
    <w:rsid w:val="006A6ADF"/>
    <w:rsid w:val="006A6BD9"/>
    <w:rsid w:val="006A711E"/>
    <w:rsid w:val="006A7455"/>
    <w:rsid w:val="006A7565"/>
    <w:rsid w:val="006A7DA0"/>
    <w:rsid w:val="006A7F29"/>
    <w:rsid w:val="006B2B78"/>
    <w:rsid w:val="006B389A"/>
    <w:rsid w:val="006B389D"/>
    <w:rsid w:val="006B53EE"/>
    <w:rsid w:val="006B5D2F"/>
    <w:rsid w:val="006B7250"/>
    <w:rsid w:val="006B7909"/>
    <w:rsid w:val="006B7F98"/>
    <w:rsid w:val="006C0E7C"/>
    <w:rsid w:val="006C0FE9"/>
    <w:rsid w:val="006C1678"/>
    <w:rsid w:val="006C1F9B"/>
    <w:rsid w:val="006C2096"/>
    <w:rsid w:val="006C30D4"/>
    <w:rsid w:val="006C4A17"/>
    <w:rsid w:val="006C4CF9"/>
    <w:rsid w:val="006C51F1"/>
    <w:rsid w:val="006C5C57"/>
    <w:rsid w:val="006C7206"/>
    <w:rsid w:val="006D1C3D"/>
    <w:rsid w:val="006D2552"/>
    <w:rsid w:val="006D3F68"/>
    <w:rsid w:val="006D6283"/>
    <w:rsid w:val="006D6EC3"/>
    <w:rsid w:val="006D6EE9"/>
    <w:rsid w:val="006D7DEC"/>
    <w:rsid w:val="006D7F05"/>
    <w:rsid w:val="006E0E39"/>
    <w:rsid w:val="006E14A7"/>
    <w:rsid w:val="006E1B59"/>
    <w:rsid w:val="006E1E1A"/>
    <w:rsid w:val="006E2AA3"/>
    <w:rsid w:val="006E317B"/>
    <w:rsid w:val="006E37EE"/>
    <w:rsid w:val="006E4CEE"/>
    <w:rsid w:val="006E4F46"/>
    <w:rsid w:val="006E5126"/>
    <w:rsid w:val="006E52A8"/>
    <w:rsid w:val="006E5951"/>
    <w:rsid w:val="006F0D09"/>
    <w:rsid w:val="006F111C"/>
    <w:rsid w:val="006F174B"/>
    <w:rsid w:val="006F25F7"/>
    <w:rsid w:val="006F3EBA"/>
    <w:rsid w:val="006F4369"/>
    <w:rsid w:val="006F4CF1"/>
    <w:rsid w:val="006F5414"/>
    <w:rsid w:val="006F54FE"/>
    <w:rsid w:val="006F7C07"/>
    <w:rsid w:val="00701A94"/>
    <w:rsid w:val="007033F6"/>
    <w:rsid w:val="00703A04"/>
    <w:rsid w:val="00704248"/>
    <w:rsid w:val="0070474D"/>
    <w:rsid w:val="00704E23"/>
    <w:rsid w:val="00705345"/>
    <w:rsid w:val="00706276"/>
    <w:rsid w:val="007062D6"/>
    <w:rsid w:val="00706755"/>
    <w:rsid w:val="0070792F"/>
    <w:rsid w:val="007079B4"/>
    <w:rsid w:val="00707F61"/>
    <w:rsid w:val="00710735"/>
    <w:rsid w:val="007113C8"/>
    <w:rsid w:val="007122AE"/>
    <w:rsid w:val="00712E47"/>
    <w:rsid w:val="00713CFF"/>
    <w:rsid w:val="00713FF0"/>
    <w:rsid w:val="00715472"/>
    <w:rsid w:val="00715E01"/>
    <w:rsid w:val="00720D12"/>
    <w:rsid w:val="0072123F"/>
    <w:rsid w:val="0072255B"/>
    <w:rsid w:val="00723DB1"/>
    <w:rsid w:val="00724127"/>
    <w:rsid w:val="00724EC8"/>
    <w:rsid w:val="00725009"/>
    <w:rsid w:val="00726950"/>
    <w:rsid w:val="007273CA"/>
    <w:rsid w:val="0073040E"/>
    <w:rsid w:val="00732244"/>
    <w:rsid w:val="007347D5"/>
    <w:rsid w:val="00734A52"/>
    <w:rsid w:val="0073503A"/>
    <w:rsid w:val="00735478"/>
    <w:rsid w:val="00735974"/>
    <w:rsid w:val="00735F68"/>
    <w:rsid w:val="0073731C"/>
    <w:rsid w:val="0074044F"/>
    <w:rsid w:val="007409D2"/>
    <w:rsid w:val="00740E74"/>
    <w:rsid w:val="00741C64"/>
    <w:rsid w:val="00742004"/>
    <w:rsid w:val="00742DD2"/>
    <w:rsid w:val="0074322D"/>
    <w:rsid w:val="00744812"/>
    <w:rsid w:val="00745B03"/>
    <w:rsid w:val="00745EE6"/>
    <w:rsid w:val="00750423"/>
    <w:rsid w:val="00750983"/>
    <w:rsid w:val="00750D31"/>
    <w:rsid w:val="00751B4C"/>
    <w:rsid w:val="00752979"/>
    <w:rsid w:val="00754699"/>
    <w:rsid w:val="00754EC3"/>
    <w:rsid w:val="00756D41"/>
    <w:rsid w:val="00757344"/>
    <w:rsid w:val="007575C7"/>
    <w:rsid w:val="00757DF5"/>
    <w:rsid w:val="0076004F"/>
    <w:rsid w:val="00760C90"/>
    <w:rsid w:val="00761312"/>
    <w:rsid w:val="00761363"/>
    <w:rsid w:val="00761CFC"/>
    <w:rsid w:val="007645DE"/>
    <w:rsid w:val="0076486D"/>
    <w:rsid w:val="007653DC"/>
    <w:rsid w:val="007656BD"/>
    <w:rsid w:val="00766E3C"/>
    <w:rsid w:val="00766F66"/>
    <w:rsid w:val="00767977"/>
    <w:rsid w:val="00771254"/>
    <w:rsid w:val="0077190B"/>
    <w:rsid w:val="00771E0E"/>
    <w:rsid w:val="00771FF0"/>
    <w:rsid w:val="00772D68"/>
    <w:rsid w:val="00773A49"/>
    <w:rsid w:val="00773BDD"/>
    <w:rsid w:val="00774337"/>
    <w:rsid w:val="007744AD"/>
    <w:rsid w:val="00775397"/>
    <w:rsid w:val="00775C4E"/>
    <w:rsid w:val="0077681F"/>
    <w:rsid w:val="007774E7"/>
    <w:rsid w:val="00777C7E"/>
    <w:rsid w:val="00780B0F"/>
    <w:rsid w:val="00780D86"/>
    <w:rsid w:val="00781100"/>
    <w:rsid w:val="00781456"/>
    <w:rsid w:val="00781FC5"/>
    <w:rsid w:val="00782DF3"/>
    <w:rsid w:val="00783784"/>
    <w:rsid w:val="00783BC8"/>
    <w:rsid w:val="00784F86"/>
    <w:rsid w:val="007851FF"/>
    <w:rsid w:val="00785F22"/>
    <w:rsid w:val="00787A1A"/>
    <w:rsid w:val="0079039E"/>
    <w:rsid w:val="00790C4E"/>
    <w:rsid w:val="007928BB"/>
    <w:rsid w:val="007934D1"/>
    <w:rsid w:val="00793760"/>
    <w:rsid w:val="00794645"/>
    <w:rsid w:val="00794A20"/>
    <w:rsid w:val="00794B06"/>
    <w:rsid w:val="007954E5"/>
    <w:rsid w:val="007955EB"/>
    <w:rsid w:val="007962EE"/>
    <w:rsid w:val="007A040F"/>
    <w:rsid w:val="007A10E8"/>
    <w:rsid w:val="007A2CC7"/>
    <w:rsid w:val="007A2E5E"/>
    <w:rsid w:val="007A34AD"/>
    <w:rsid w:val="007A37EA"/>
    <w:rsid w:val="007A4B12"/>
    <w:rsid w:val="007A50B9"/>
    <w:rsid w:val="007A5974"/>
    <w:rsid w:val="007A70EF"/>
    <w:rsid w:val="007A7385"/>
    <w:rsid w:val="007A7510"/>
    <w:rsid w:val="007A7BF3"/>
    <w:rsid w:val="007A7E66"/>
    <w:rsid w:val="007B053B"/>
    <w:rsid w:val="007B164E"/>
    <w:rsid w:val="007B177C"/>
    <w:rsid w:val="007B256D"/>
    <w:rsid w:val="007B2D67"/>
    <w:rsid w:val="007B3B7B"/>
    <w:rsid w:val="007B440D"/>
    <w:rsid w:val="007B49D3"/>
    <w:rsid w:val="007B5F5A"/>
    <w:rsid w:val="007B60DB"/>
    <w:rsid w:val="007B76FD"/>
    <w:rsid w:val="007B7FC8"/>
    <w:rsid w:val="007C0240"/>
    <w:rsid w:val="007C0424"/>
    <w:rsid w:val="007C0650"/>
    <w:rsid w:val="007C29DE"/>
    <w:rsid w:val="007C2BB1"/>
    <w:rsid w:val="007C32F3"/>
    <w:rsid w:val="007C35F7"/>
    <w:rsid w:val="007C374C"/>
    <w:rsid w:val="007C4BBD"/>
    <w:rsid w:val="007C5749"/>
    <w:rsid w:val="007C594D"/>
    <w:rsid w:val="007C6270"/>
    <w:rsid w:val="007C648A"/>
    <w:rsid w:val="007D05E7"/>
    <w:rsid w:val="007D0878"/>
    <w:rsid w:val="007D1068"/>
    <w:rsid w:val="007D2248"/>
    <w:rsid w:val="007D2977"/>
    <w:rsid w:val="007D35A6"/>
    <w:rsid w:val="007D39B6"/>
    <w:rsid w:val="007D5295"/>
    <w:rsid w:val="007D6735"/>
    <w:rsid w:val="007D69DE"/>
    <w:rsid w:val="007D6EF5"/>
    <w:rsid w:val="007D7709"/>
    <w:rsid w:val="007D7E48"/>
    <w:rsid w:val="007E03AD"/>
    <w:rsid w:val="007E08A9"/>
    <w:rsid w:val="007E0F13"/>
    <w:rsid w:val="007E301C"/>
    <w:rsid w:val="007E3173"/>
    <w:rsid w:val="007E4202"/>
    <w:rsid w:val="007E5195"/>
    <w:rsid w:val="007E53B6"/>
    <w:rsid w:val="007E6F5A"/>
    <w:rsid w:val="007F03DD"/>
    <w:rsid w:val="007F067E"/>
    <w:rsid w:val="007F1A65"/>
    <w:rsid w:val="007F24B4"/>
    <w:rsid w:val="007F2947"/>
    <w:rsid w:val="007F408E"/>
    <w:rsid w:val="007F41EE"/>
    <w:rsid w:val="007F4361"/>
    <w:rsid w:val="007F4C99"/>
    <w:rsid w:val="007F5464"/>
    <w:rsid w:val="007F5E0E"/>
    <w:rsid w:val="007F7142"/>
    <w:rsid w:val="008002FF"/>
    <w:rsid w:val="00800E0C"/>
    <w:rsid w:val="00801062"/>
    <w:rsid w:val="0080119D"/>
    <w:rsid w:val="00801A2C"/>
    <w:rsid w:val="00802AF7"/>
    <w:rsid w:val="008030EF"/>
    <w:rsid w:val="00803A71"/>
    <w:rsid w:val="008041F5"/>
    <w:rsid w:val="008043B7"/>
    <w:rsid w:val="00804E9E"/>
    <w:rsid w:val="008062F2"/>
    <w:rsid w:val="0080633E"/>
    <w:rsid w:val="008077F5"/>
    <w:rsid w:val="008128B1"/>
    <w:rsid w:val="00813694"/>
    <w:rsid w:val="0081384B"/>
    <w:rsid w:val="0081533E"/>
    <w:rsid w:val="008154E3"/>
    <w:rsid w:val="0081583A"/>
    <w:rsid w:val="00816593"/>
    <w:rsid w:val="008169A9"/>
    <w:rsid w:val="0081771F"/>
    <w:rsid w:val="00817C27"/>
    <w:rsid w:val="00817C2D"/>
    <w:rsid w:val="0082105C"/>
    <w:rsid w:val="008212AD"/>
    <w:rsid w:val="00821C4E"/>
    <w:rsid w:val="008227C3"/>
    <w:rsid w:val="008238D3"/>
    <w:rsid w:val="00823C96"/>
    <w:rsid w:val="008266C3"/>
    <w:rsid w:val="00826786"/>
    <w:rsid w:val="00826B63"/>
    <w:rsid w:val="00827279"/>
    <w:rsid w:val="008323C1"/>
    <w:rsid w:val="008332A1"/>
    <w:rsid w:val="00833714"/>
    <w:rsid w:val="00834378"/>
    <w:rsid w:val="008347E9"/>
    <w:rsid w:val="00834B60"/>
    <w:rsid w:val="00835D52"/>
    <w:rsid w:val="008365D6"/>
    <w:rsid w:val="008370D6"/>
    <w:rsid w:val="00840CE7"/>
    <w:rsid w:val="0084166A"/>
    <w:rsid w:val="00842A3F"/>
    <w:rsid w:val="00842DB5"/>
    <w:rsid w:val="008445C6"/>
    <w:rsid w:val="00845BDB"/>
    <w:rsid w:val="00846139"/>
    <w:rsid w:val="00846ACD"/>
    <w:rsid w:val="008473AB"/>
    <w:rsid w:val="008473FC"/>
    <w:rsid w:val="008478B9"/>
    <w:rsid w:val="00847B4D"/>
    <w:rsid w:val="0085179F"/>
    <w:rsid w:val="00851F08"/>
    <w:rsid w:val="00851F8B"/>
    <w:rsid w:val="0085342A"/>
    <w:rsid w:val="00854462"/>
    <w:rsid w:val="00854757"/>
    <w:rsid w:val="008552B5"/>
    <w:rsid w:val="0086035D"/>
    <w:rsid w:val="008629BF"/>
    <w:rsid w:val="00863440"/>
    <w:rsid w:val="00864A67"/>
    <w:rsid w:val="00864B6C"/>
    <w:rsid w:val="00864F24"/>
    <w:rsid w:val="00865CE5"/>
    <w:rsid w:val="00866CE7"/>
    <w:rsid w:val="00867286"/>
    <w:rsid w:val="00870146"/>
    <w:rsid w:val="00870E31"/>
    <w:rsid w:val="00872168"/>
    <w:rsid w:val="00872666"/>
    <w:rsid w:val="00873544"/>
    <w:rsid w:val="008738F6"/>
    <w:rsid w:val="00873B09"/>
    <w:rsid w:val="00873B2D"/>
    <w:rsid w:val="008741C0"/>
    <w:rsid w:val="008742C4"/>
    <w:rsid w:val="00874899"/>
    <w:rsid w:val="00875470"/>
    <w:rsid w:val="0087554E"/>
    <w:rsid w:val="00876BB2"/>
    <w:rsid w:val="00877184"/>
    <w:rsid w:val="008771E1"/>
    <w:rsid w:val="00877410"/>
    <w:rsid w:val="00880765"/>
    <w:rsid w:val="008810BB"/>
    <w:rsid w:val="00882A7A"/>
    <w:rsid w:val="00884AB5"/>
    <w:rsid w:val="0088642B"/>
    <w:rsid w:val="0088648A"/>
    <w:rsid w:val="0088659C"/>
    <w:rsid w:val="00886673"/>
    <w:rsid w:val="0088714B"/>
    <w:rsid w:val="008872E0"/>
    <w:rsid w:val="0089262F"/>
    <w:rsid w:val="0089308C"/>
    <w:rsid w:val="00893BDF"/>
    <w:rsid w:val="00893C10"/>
    <w:rsid w:val="00894D90"/>
    <w:rsid w:val="008954B3"/>
    <w:rsid w:val="00896369"/>
    <w:rsid w:val="00897B24"/>
    <w:rsid w:val="008A11F4"/>
    <w:rsid w:val="008A1F5F"/>
    <w:rsid w:val="008A25BA"/>
    <w:rsid w:val="008A49B5"/>
    <w:rsid w:val="008A6124"/>
    <w:rsid w:val="008A7974"/>
    <w:rsid w:val="008B0088"/>
    <w:rsid w:val="008B0D08"/>
    <w:rsid w:val="008B18C8"/>
    <w:rsid w:val="008B192B"/>
    <w:rsid w:val="008B1E7B"/>
    <w:rsid w:val="008B2B85"/>
    <w:rsid w:val="008B46F4"/>
    <w:rsid w:val="008B533F"/>
    <w:rsid w:val="008C0707"/>
    <w:rsid w:val="008C08EF"/>
    <w:rsid w:val="008C158A"/>
    <w:rsid w:val="008C20A1"/>
    <w:rsid w:val="008C3D2D"/>
    <w:rsid w:val="008C4798"/>
    <w:rsid w:val="008C4BD3"/>
    <w:rsid w:val="008C5532"/>
    <w:rsid w:val="008C6387"/>
    <w:rsid w:val="008D0945"/>
    <w:rsid w:val="008D1528"/>
    <w:rsid w:val="008D2833"/>
    <w:rsid w:val="008D2ACC"/>
    <w:rsid w:val="008D2F2A"/>
    <w:rsid w:val="008D373E"/>
    <w:rsid w:val="008D413A"/>
    <w:rsid w:val="008D41A9"/>
    <w:rsid w:val="008D52A4"/>
    <w:rsid w:val="008D5678"/>
    <w:rsid w:val="008D7BE9"/>
    <w:rsid w:val="008E043C"/>
    <w:rsid w:val="008E29E9"/>
    <w:rsid w:val="008E4D29"/>
    <w:rsid w:val="008E4E95"/>
    <w:rsid w:val="008E4EF7"/>
    <w:rsid w:val="008E53D8"/>
    <w:rsid w:val="008E5F77"/>
    <w:rsid w:val="008E5FA4"/>
    <w:rsid w:val="008E71CF"/>
    <w:rsid w:val="008E732F"/>
    <w:rsid w:val="008F01B9"/>
    <w:rsid w:val="008F08F6"/>
    <w:rsid w:val="008F25EC"/>
    <w:rsid w:val="008F4375"/>
    <w:rsid w:val="008F475B"/>
    <w:rsid w:val="008F48E5"/>
    <w:rsid w:val="008F5152"/>
    <w:rsid w:val="008F5E18"/>
    <w:rsid w:val="008F6D23"/>
    <w:rsid w:val="008F6D67"/>
    <w:rsid w:val="008F6DC0"/>
    <w:rsid w:val="0090018F"/>
    <w:rsid w:val="00901896"/>
    <w:rsid w:val="00903027"/>
    <w:rsid w:val="00903C36"/>
    <w:rsid w:val="009053D0"/>
    <w:rsid w:val="009055F7"/>
    <w:rsid w:val="009066E0"/>
    <w:rsid w:val="009069D4"/>
    <w:rsid w:val="009074F4"/>
    <w:rsid w:val="00910004"/>
    <w:rsid w:val="00910042"/>
    <w:rsid w:val="00910C1B"/>
    <w:rsid w:val="00911880"/>
    <w:rsid w:val="0091243C"/>
    <w:rsid w:val="0091437E"/>
    <w:rsid w:val="00915BAB"/>
    <w:rsid w:val="00915E48"/>
    <w:rsid w:val="00915F92"/>
    <w:rsid w:val="00916262"/>
    <w:rsid w:val="00920FBC"/>
    <w:rsid w:val="0092107B"/>
    <w:rsid w:val="0092207C"/>
    <w:rsid w:val="009228D9"/>
    <w:rsid w:val="00923837"/>
    <w:rsid w:val="00923879"/>
    <w:rsid w:val="00923FB1"/>
    <w:rsid w:val="0092410B"/>
    <w:rsid w:val="009259A5"/>
    <w:rsid w:val="00926FBA"/>
    <w:rsid w:val="00930E2C"/>
    <w:rsid w:val="009313AD"/>
    <w:rsid w:val="0093325D"/>
    <w:rsid w:val="0093326F"/>
    <w:rsid w:val="00933642"/>
    <w:rsid w:val="00934506"/>
    <w:rsid w:val="0093602D"/>
    <w:rsid w:val="00936204"/>
    <w:rsid w:val="00936322"/>
    <w:rsid w:val="00937B5E"/>
    <w:rsid w:val="00941220"/>
    <w:rsid w:val="00941525"/>
    <w:rsid w:val="00941D99"/>
    <w:rsid w:val="00942BA6"/>
    <w:rsid w:val="00942DB6"/>
    <w:rsid w:val="009431B1"/>
    <w:rsid w:val="009450CF"/>
    <w:rsid w:val="0094552A"/>
    <w:rsid w:val="00945B07"/>
    <w:rsid w:val="00945D25"/>
    <w:rsid w:val="00947170"/>
    <w:rsid w:val="00947879"/>
    <w:rsid w:val="00947F24"/>
    <w:rsid w:val="00950435"/>
    <w:rsid w:val="009504C2"/>
    <w:rsid w:val="009505CF"/>
    <w:rsid w:val="00950988"/>
    <w:rsid w:val="00950C12"/>
    <w:rsid w:val="00950CF7"/>
    <w:rsid w:val="009521FA"/>
    <w:rsid w:val="009533A4"/>
    <w:rsid w:val="00953E35"/>
    <w:rsid w:val="009547CA"/>
    <w:rsid w:val="009549EE"/>
    <w:rsid w:val="009553F3"/>
    <w:rsid w:val="00955835"/>
    <w:rsid w:val="00955BAB"/>
    <w:rsid w:val="00956A09"/>
    <w:rsid w:val="0095719D"/>
    <w:rsid w:val="00957257"/>
    <w:rsid w:val="00960121"/>
    <w:rsid w:val="009601E6"/>
    <w:rsid w:val="00962DBA"/>
    <w:rsid w:val="009639B1"/>
    <w:rsid w:val="00965296"/>
    <w:rsid w:val="00965779"/>
    <w:rsid w:val="00966BDF"/>
    <w:rsid w:val="0096707D"/>
    <w:rsid w:val="00967C07"/>
    <w:rsid w:val="00970F34"/>
    <w:rsid w:val="00971462"/>
    <w:rsid w:val="00971B88"/>
    <w:rsid w:val="00971D09"/>
    <w:rsid w:val="0097215A"/>
    <w:rsid w:val="0097343D"/>
    <w:rsid w:val="00973AFE"/>
    <w:rsid w:val="00973E58"/>
    <w:rsid w:val="009742E1"/>
    <w:rsid w:val="009743ED"/>
    <w:rsid w:val="00975FD6"/>
    <w:rsid w:val="00976F75"/>
    <w:rsid w:val="00977192"/>
    <w:rsid w:val="00980BAF"/>
    <w:rsid w:val="00981098"/>
    <w:rsid w:val="0098112D"/>
    <w:rsid w:val="00981530"/>
    <w:rsid w:val="00981B8B"/>
    <w:rsid w:val="009825DD"/>
    <w:rsid w:val="009827B8"/>
    <w:rsid w:val="0098282F"/>
    <w:rsid w:val="009832EC"/>
    <w:rsid w:val="00983801"/>
    <w:rsid w:val="00983C28"/>
    <w:rsid w:val="0098421A"/>
    <w:rsid w:val="00984304"/>
    <w:rsid w:val="009861B4"/>
    <w:rsid w:val="009861E6"/>
    <w:rsid w:val="0098639F"/>
    <w:rsid w:val="009879BE"/>
    <w:rsid w:val="009909A5"/>
    <w:rsid w:val="00991A03"/>
    <w:rsid w:val="00991EA6"/>
    <w:rsid w:val="00992225"/>
    <w:rsid w:val="0099390A"/>
    <w:rsid w:val="0099569E"/>
    <w:rsid w:val="009959D3"/>
    <w:rsid w:val="00996D65"/>
    <w:rsid w:val="00997A95"/>
    <w:rsid w:val="009A0409"/>
    <w:rsid w:val="009A0569"/>
    <w:rsid w:val="009A27E7"/>
    <w:rsid w:val="009A289B"/>
    <w:rsid w:val="009A4342"/>
    <w:rsid w:val="009A4C7C"/>
    <w:rsid w:val="009A4F7E"/>
    <w:rsid w:val="009A6114"/>
    <w:rsid w:val="009B11AA"/>
    <w:rsid w:val="009B1807"/>
    <w:rsid w:val="009B2224"/>
    <w:rsid w:val="009B2A1C"/>
    <w:rsid w:val="009B3A00"/>
    <w:rsid w:val="009B4375"/>
    <w:rsid w:val="009B44C2"/>
    <w:rsid w:val="009B4DDB"/>
    <w:rsid w:val="009B5A84"/>
    <w:rsid w:val="009B6F67"/>
    <w:rsid w:val="009B7DDC"/>
    <w:rsid w:val="009C122B"/>
    <w:rsid w:val="009C166F"/>
    <w:rsid w:val="009C250F"/>
    <w:rsid w:val="009C2D25"/>
    <w:rsid w:val="009C3131"/>
    <w:rsid w:val="009C31A1"/>
    <w:rsid w:val="009C3278"/>
    <w:rsid w:val="009C33AE"/>
    <w:rsid w:val="009C3885"/>
    <w:rsid w:val="009C3F5D"/>
    <w:rsid w:val="009C48A2"/>
    <w:rsid w:val="009C48D3"/>
    <w:rsid w:val="009C69F7"/>
    <w:rsid w:val="009D0458"/>
    <w:rsid w:val="009D1ACB"/>
    <w:rsid w:val="009D1E96"/>
    <w:rsid w:val="009D3400"/>
    <w:rsid w:val="009D393A"/>
    <w:rsid w:val="009D52BF"/>
    <w:rsid w:val="009D5644"/>
    <w:rsid w:val="009D5DB5"/>
    <w:rsid w:val="009D62DA"/>
    <w:rsid w:val="009E03AC"/>
    <w:rsid w:val="009E1CC2"/>
    <w:rsid w:val="009E2AB5"/>
    <w:rsid w:val="009E4764"/>
    <w:rsid w:val="009E496D"/>
    <w:rsid w:val="009E4D46"/>
    <w:rsid w:val="009E61B0"/>
    <w:rsid w:val="009E6255"/>
    <w:rsid w:val="009E6596"/>
    <w:rsid w:val="009E6C17"/>
    <w:rsid w:val="009E6DE6"/>
    <w:rsid w:val="009E72E1"/>
    <w:rsid w:val="009E736D"/>
    <w:rsid w:val="009E79AE"/>
    <w:rsid w:val="009F26D8"/>
    <w:rsid w:val="009F2932"/>
    <w:rsid w:val="009F388F"/>
    <w:rsid w:val="009F42BB"/>
    <w:rsid w:val="009F4444"/>
    <w:rsid w:val="009F4501"/>
    <w:rsid w:val="009F58E8"/>
    <w:rsid w:val="009F7896"/>
    <w:rsid w:val="00A00CCE"/>
    <w:rsid w:val="00A0101B"/>
    <w:rsid w:val="00A0123D"/>
    <w:rsid w:val="00A02003"/>
    <w:rsid w:val="00A02F12"/>
    <w:rsid w:val="00A047BC"/>
    <w:rsid w:val="00A05EA8"/>
    <w:rsid w:val="00A06932"/>
    <w:rsid w:val="00A10FD6"/>
    <w:rsid w:val="00A11B56"/>
    <w:rsid w:val="00A12415"/>
    <w:rsid w:val="00A12472"/>
    <w:rsid w:val="00A13D33"/>
    <w:rsid w:val="00A15891"/>
    <w:rsid w:val="00A168CC"/>
    <w:rsid w:val="00A1723F"/>
    <w:rsid w:val="00A17858"/>
    <w:rsid w:val="00A17971"/>
    <w:rsid w:val="00A17B98"/>
    <w:rsid w:val="00A17FD7"/>
    <w:rsid w:val="00A2275F"/>
    <w:rsid w:val="00A231F1"/>
    <w:rsid w:val="00A23D77"/>
    <w:rsid w:val="00A2431A"/>
    <w:rsid w:val="00A24A75"/>
    <w:rsid w:val="00A2618D"/>
    <w:rsid w:val="00A265C5"/>
    <w:rsid w:val="00A275DC"/>
    <w:rsid w:val="00A278C4"/>
    <w:rsid w:val="00A279CE"/>
    <w:rsid w:val="00A27C89"/>
    <w:rsid w:val="00A27EFA"/>
    <w:rsid w:val="00A30EB9"/>
    <w:rsid w:val="00A3103D"/>
    <w:rsid w:val="00A311DF"/>
    <w:rsid w:val="00A31838"/>
    <w:rsid w:val="00A3266C"/>
    <w:rsid w:val="00A32702"/>
    <w:rsid w:val="00A335E1"/>
    <w:rsid w:val="00A36530"/>
    <w:rsid w:val="00A36E0F"/>
    <w:rsid w:val="00A3777E"/>
    <w:rsid w:val="00A41759"/>
    <w:rsid w:val="00A42346"/>
    <w:rsid w:val="00A42DF4"/>
    <w:rsid w:val="00A4421A"/>
    <w:rsid w:val="00A451DA"/>
    <w:rsid w:val="00A456CA"/>
    <w:rsid w:val="00A46AFE"/>
    <w:rsid w:val="00A47082"/>
    <w:rsid w:val="00A47801"/>
    <w:rsid w:val="00A47D95"/>
    <w:rsid w:val="00A50B9B"/>
    <w:rsid w:val="00A51388"/>
    <w:rsid w:val="00A51534"/>
    <w:rsid w:val="00A51C3E"/>
    <w:rsid w:val="00A51FDB"/>
    <w:rsid w:val="00A53E6C"/>
    <w:rsid w:val="00A541E9"/>
    <w:rsid w:val="00A54CFD"/>
    <w:rsid w:val="00A55216"/>
    <w:rsid w:val="00A55495"/>
    <w:rsid w:val="00A55789"/>
    <w:rsid w:val="00A55DDB"/>
    <w:rsid w:val="00A56448"/>
    <w:rsid w:val="00A575BE"/>
    <w:rsid w:val="00A611F8"/>
    <w:rsid w:val="00A6179A"/>
    <w:rsid w:val="00A6183E"/>
    <w:rsid w:val="00A61C01"/>
    <w:rsid w:val="00A6290B"/>
    <w:rsid w:val="00A63158"/>
    <w:rsid w:val="00A633EA"/>
    <w:rsid w:val="00A63CEB"/>
    <w:rsid w:val="00A649FA"/>
    <w:rsid w:val="00A64BB4"/>
    <w:rsid w:val="00A6516F"/>
    <w:rsid w:val="00A6558C"/>
    <w:rsid w:val="00A67783"/>
    <w:rsid w:val="00A7119F"/>
    <w:rsid w:val="00A726E1"/>
    <w:rsid w:val="00A72F13"/>
    <w:rsid w:val="00A730C6"/>
    <w:rsid w:val="00A749F5"/>
    <w:rsid w:val="00A77E02"/>
    <w:rsid w:val="00A8221B"/>
    <w:rsid w:val="00A82BF3"/>
    <w:rsid w:val="00A82FA2"/>
    <w:rsid w:val="00A83434"/>
    <w:rsid w:val="00A83751"/>
    <w:rsid w:val="00A85933"/>
    <w:rsid w:val="00A85D3E"/>
    <w:rsid w:val="00A8673F"/>
    <w:rsid w:val="00A87FC5"/>
    <w:rsid w:val="00A90B9A"/>
    <w:rsid w:val="00A92CCE"/>
    <w:rsid w:val="00A9328F"/>
    <w:rsid w:val="00A934AE"/>
    <w:rsid w:val="00A93C98"/>
    <w:rsid w:val="00A93F21"/>
    <w:rsid w:val="00A93FA1"/>
    <w:rsid w:val="00A95783"/>
    <w:rsid w:val="00A9787E"/>
    <w:rsid w:val="00AA00AF"/>
    <w:rsid w:val="00AA060B"/>
    <w:rsid w:val="00AA17A7"/>
    <w:rsid w:val="00AA2584"/>
    <w:rsid w:val="00AA3AAF"/>
    <w:rsid w:val="00AA457F"/>
    <w:rsid w:val="00AA5169"/>
    <w:rsid w:val="00AA54CF"/>
    <w:rsid w:val="00AA55DE"/>
    <w:rsid w:val="00AA5BB9"/>
    <w:rsid w:val="00AA72DA"/>
    <w:rsid w:val="00AB0F58"/>
    <w:rsid w:val="00AB0FC8"/>
    <w:rsid w:val="00AB16AC"/>
    <w:rsid w:val="00AB1FFD"/>
    <w:rsid w:val="00AB26D1"/>
    <w:rsid w:val="00AB2E33"/>
    <w:rsid w:val="00AB33F4"/>
    <w:rsid w:val="00AB45C5"/>
    <w:rsid w:val="00AB490E"/>
    <w:rsid w:val="00AB60C4"/>
    <w:rsid w:val="00AB6342"/>
    <w:rsid w:val="00AC0668"/>
    <w:rsid w:val="00AC07AA"/>
    <w:rsid w:val="00AC0A57"/>
    <w:rsid w:val="00AC0B9D"/>
    <w:rsid w:val="00AC0E27"/>
    <w:rsid w:val="00AC2503"/>
    <w:rsid w:val="00AC2F91"/>
    <w:rsid w:val="00AC3209"/>
    <w:rsid w:val="00AC36D6"/>
    <w:rsid w:val="00AC4948"/>
    <w:rsid w:val="00AC5D5C"/>
    <w:rsid w:val="00AC732A"/>
    <w:rsid w:val="00AC7633"/>
    <w:rsid w:val="00AC7773"/>
    <w:rsid w:val="00AD064F"/>
    <w:rsid w:val="00AD1372"/>
    <w:rsid w:val="00AD16D6"/>
    <w:rsid w:val="00AD2C26"/>
    <w:rsid w:val="00AD39FE"/>
    <w:rsid w:val="00AD3E42"/>
    <w:rsid w:val="00AD3E61"/>
    <w:rsid w:val="00AD4EA6"/>
    <w:rsid w:val="00AD4FF2"/>
    <w:rsid w:val="00AD53DA"/>
    <w:rsid w:val="00AD5876"/>
    <w:rsid w:val="00AD633C"/>
    <w:rsid w:val="00AE0CDC"/>
    <w:rsid w:val="00AE133B"/>
    <w:rsid w:val="00AE25A5"/>
    <w:rsid w:val="00AE2DF2"/>
    <w:rsid w:val="00AE48EE"/>
    <w:rsid w:val="00AE49CF"/>
    <w:rsid w:val="00AE4CFD"/>
    <w:rsid w:val="00AE5A52"/>
    <w:rsid w:val="00AE5D02"/>
    <w:rsid w:val="00AE6967"/>
    <w:rsid w:val="00AE7D90"/>
    <w:rsid w:val="00AF3C33"/>
    <w:rsid w:val="00AF506C"/>
    <w:rsid w:val="00AF64C2"/>
    <w:rsid w:val="00AF66D9"/>
    <w:rsid w:val="00B00A55"/>
    <w:rsid w:val="00B01BCF"/>
    <w:rsid w:val="00B0361F"/>
    <w:rsid w:val="00B06000"/>
    <w:rsid w:val="00B06C5B"/>
    <w:rsid w:val="00B07237"/>
    <w:rsid w:val="00B075CD"/>
    <w:rsid w:val="00B0786D"/>
    <w:rsid w:val="00B07D2E"/>
    <w:rsid w:val="00B07FAC"/>
    <w:rsid w:val="00B105FB"/>
    <w:rsid w:val="00B117AC"/>
    <w:rsid w:val="00B12634"/>
    <w:rsid w:val="00B13BF3"/>
    <w:rsid w:val="00B163CD"/>
    <w:rsid w:val="00B21CE0"/>
    <w:rsid w:val="00B2216C"/>
    <w:rsid w:val="00B224B3"/>
    <w:rsid w:val="00B23A18"/>
    <w:rsid w:val="00B23B9A"/>
    <w:rsid w:val="00B246E8"/>
    <w:rsid w:val="00B24B77"/>
    <w:rsid w:val="00B257AC"/>
    <w:rsid w:val="00B27169"/>
    <w:rsid w:val="00B27BA7"/>
    <w:rsid w:val="00B3273A"/>
    <w:rsid w:val="00B33442"/>
    <w:rsid w:val="00B33A36"/>
    <w:rsid w:val="00B348C4"/>
    <w:rsid w:val="00B34BC5"/>
    <w:rsid w:val="00B34C6C"/>
    <w:rsid w:val="00B35290"/>
    <w:rsid w:val="00B376B6"/>
    <w:rsid w:val="00B37B3E"/>
    <w:rsid w:val="00B37BF1"/>
    <w:rsid w:val="00B37EDA"/>
    <w:rsid w:val="00B40E2F"/>
    <w:rsid w:val="00B41926"/>
    <w:rsid w:val="00B41FAE"/>
    <w:rsid w:val="00B42463"/>
    <w:rsid w:val="00B44338"/>
    <w:rsid w:val="00B47501"/>
    <w:rsid w:val="00B47551"/>
    <w:rsid w:val="00B47587"/>
    <w:rsid w:val="00B51917"/>
    <w:rsid w:val="00B519F7"/>
    <w:rsid w:val="00B5330E"/>
    <w:rsid w:val="00B536A4"/>
    <w:rsid w:val="00B53C65"/>
    <w:rsid w:val="00B549AC"/>
    <w:rsid w:val="00B55B58"/>
    <w:rsid w:val="00B55E53"/>
    <w:rsid w:val="00B56269"/>
    <w:rsid w:val="00B567E8"/>
    <w:rsid w:val="00B57633"/>
    <w:rsid w:val="00B57851"/>
    <w:rsid w:val="00B6148C"/>
    <w:rsid w:val="00B61D95"/>
    <w:rsid w:val="00B628B5"/>
    <w:rsid w:val="00B63AA0"/>
    <w:rsid w:val="00B659C4"/>
    <w:rsid w:val="00B6664E"/>
    <w:rsid w:val="00B667A4"/>
    <w:rsid w:val="00B66AA2"/>
    <w:rsid w:val="00B66C39"/>
    <w:rsid w:val="00B67274"/>
    <w:rsid w:val="00B70E27"/>
    <w:rsid w:val="00B71E48"/>
    <w:rsid w:val="00B71F88"/>
    <w:rsid w:val="00B72228"/>
    <w:rsid w:val="00B72F82"/>
    <w:rsid w:val="00B734AF"/>
    <w:rsid w:val="00B734F7"/>
    <w:rsid w:val="00B75135"/>
    <w:rsid w:val="00B75FF1"/>
    <w:rsid w:val="00B76502"/>
    <w:rsid w:val="00B76AC7"/>
    <w:rsid w:val="00B77828"/>
    <w:rsid w:val="00B80925"/>
    <w:rsid w:val="00B80F94"/>
    <w:rsid w:val="00B8111E"/>
    <w:rsid w:val="00B8250B"/>
    <w:rsid w:val="00B825D0"/>
    <w:rsid w:val="00B826BF"/>
    <w:rsid w:val="00B84A1A"/>
    <w:rsid w:val="00B84EBB"/>
    <w:rsid w:val="00B87C40"/>
    <w:rsid w:val="00B87C55"/>
    <w:rsid w:val="00B9001B"/>
    <w:rsid w:val="00B91A17"/>
    <w:rsid w:val="00B920EA"/>
    <w:rsid w:val="00B92E0E"/>
    <w:rsid w:val="00B94051"/>
    <w:rsid w:val="00B94E07"/>
    <w:rsid w:val="00B97958"/>
    <w:rsid w:val="00BA14B1"/>
    <w:rsid w:val="00BA1ADE"/>
    <w:rsid w:val="00BA1E4C"/>
    <w:rsid w:val="00BA2144"/>
    <w:rsid w:val="00BA2C04"/>
    <w:rsid w:val="00BA34F7"/>
    <w:rsid w:val="00BA4564"/>
    <w:rsid w:val="00BA57EB"/>
    <w:rsid w:val="00BA58F9"/>
    <w:rsid w:val="00BA5C39"/>
    <w:rsid w:val="00BA5C78"/>
    <w:rsid w:val="00BA6C6E"/>
    <w:rsid w:val="00BA6F8C"/>
    <w:rsid w:val="00BA7270"/>
    <w:rsid w:val="00BB0173"/>
    <w:rsid w:val="00BB2437"/>
    <w:rsid w:val="00BB426E"/>
    <w:rsid w:val="00BB5679"/>
    <w:rsid w:val="00BB5FD7"/>
    <w:rsid w:val="00BB6058"/>
    <w:rsid w:val="00BB6A5D"/>
    <w:rsid w:val="00BB6E32"/>
    <w:rsid w:val="00BB7996"/>
    <w:rsid w:val="00BC0AA8"/>
    <w:rsid w:val="00BC1592"/>
    <w:rsid w:val="00BC1EDC"/>
    <w:rsid w:val="00BC2483"/>
    <w:rsid w:val="00BC63E5"/>
    <w:rsid w:val="00BD0FAF"/>
    <w:rsid w:val="00BD23E3"/>
    <w:rsid w:val="00BD3017"/>
    <w:rsid w:val="00BD42E0"/>
    <w:rsid w:val="00BD445A"/>
    <w:rsid w:val="00BD5938"/>
    <w:rsid w:val="00BD6C94"/>
    <w:rsid w:val="00BD77D2"/>
    <w:rsid w:val="00BE0D5D"/>
    <w:rsid w:val="00BE0E8E"/>
    <w:rsid w:val="00BE10A4"/>
    <w:rsid w:val="00BE20F2"/>
    <w:rsid w:val="00BE23EA"/>
    <w:rsid w:val="00BE2AF9"/>
    <w:rsid w:val="00BE34DB"/>
    <w:rsid w:val="00BE44A4"/>
    <w:rsid w:val="00BE488E"/>
    <w:rsid w:val="00BE5480"/>
    <w:rsid w:val="00BE6582"/>
    <w:rsid w:val="00BE72B5"/>
    <w:rsid w:val="00BE78A1"/>
    <w:rsid w:val="00BF059F"/>
    <w:rsid w:val="00BF0A77"/>
    <w:rsid w:val="00BF1812"/>
    <w:rsid w:val="00BF26E4"/>
    <w:rsid w:val="00BF30A7"/>
    <w:rsid w:val="00BF3D62"/>
    <w:rsid w:val="00BF4493"/>
    <w:rsid w:val="00BF7F9C"/>
    <w:rsid w:val="00C00847"/>
    <w:rsid w:val="00C009DC"/>
    <w:rsid w:val="00C00D47"/>
    <w:rsid w:val="00C01111"/>
    <w:rsid w:val="00C01CC3"/>
    <w:rsid w:val="00C03245"/>
    <w:rsid w:val="00C0350A"/>
    <w:rsid w:val="00C03E9C"/>
    <w:rsid w:val="00C043AF"/>
    <w:rsid w:val="00C05211"/>
    <w:rsid w:val="00C05FFF"/>
    <w:rsid w:val="00C07474"/>
    <w:rsid w:val="00C0765E"/>
    <w:rsid w:val="00C10105"/>
    <w:rsid w:val="00C11AD9"/>
    <w:rsid w:val="00C11B6A"/>
    <w:rsid w:val="00C128B8"/>
    <w:rsid w:val="00C130EE"/>
    <w:rsid w:val="00C148EC"/>
    <w:rsid w:val="00C158F1"/>
    <w:rsid w:val="00C160B5"/>
    <w:rsid w:val="00C1716B"/>
    <w:rsid w:val="00C17F15"/>
    <w:rsid w:val="00C20AEA"/>
    <w:rsid w:val="00C21AB5"/>
    <w:rsid w:val="00C21C98"/>
    <w:rsid w:val="00C231A2"/>
    <w:rsid w:val="00C23962"/>
    <w:rsid w:val="00C253A1"/>
    <w:rsid w:val="00C25FF0"/>
    <w:rsid w:val="00C262BB"/>
    <w:rsid w:val="00C31D66"/>
    <w:rsid w:val="00C31ED0"/>
    <w:rsid w:val="00C3221F"/>
    <w:rsid w:val="00C3270D"/>
    <w:rsid w:val="00C32838"/>
    <w:rsid w:val="00C332B9"/>
    <w:rsid w:val="00C35474"/>
    <w:rsid w:val="00C354CB"/>
    <w:rsid w:val="00C359FC"/>
    <w:rsid w:val="00C3650C"/>
    <w:rsid w:val="00C3718D"/>
    <w:rsid w:val="00C374B1"/>
    <w:rsid w:val="00C40CB2"/>
    <w:rsid w:val="00C40FF7"/>
    <w:rsid w:val="00C413E5"/>
    <w:rsid w:val="00C4156E"/>
    <w:rsid w:val="00C41FD1"/>
    <w:rsid w:val="00C422C6"/>
    <w:rsid w:val="00C42B03"/>
    <w:rsid w:val="00C43202"/>
    <w:rsid w:val="00C4339F"/>
    <w:rsid w:val="00C4421A"/>
    <w:rsid w:val="00C449D9"/>
    <w:rsid w:val="00C44B17"/>
    <w:rsid w:val="00C44BB3"/>
    <w:rsid w:val="00C47D85"/>
    <w:rsid w:val="00C511A4"/>
    <w:rsid w:val="00C516B4"/>
    <w:rsid w:val="00C520D2"/>
    <w:rsid w:val="00C5371E"/>
    <w:rsid w:val="00C53785"/>
    <w:rsid w:val="00C53B11"/>
    <w:rsid w:val="00C53C2A"/>
    <w:rsid w:val="00C54057"/>
    <w:rsid w:val="00C54EBB"/>
    <w:rsid w:val="00C5525C"/>
    <w:rsid w:val="00C559A1"/>
    <w:rsid w:val="00C57974"/>
    <w:rsid w:val="00C60074"/>
    <w:rsid w:val="00C600E7"/>
    <w:rsid w:val="00C6165C"/>
    <w:rsid w:val="00C6170D"/>
    <w:rsid w:val="00C63146"/>
    <w:rsid w:val="00C6354C"/>
    <w:rsid w:val="00C64EB8"/>
    <w:rsid w:val="00C65952"/>
    <w:rsid w:val="00C664BB"/>
    <w:rsid w:val="00C66597"/>
    <w:rsid w:val="00C70124"/>
    <w:rsid w:val="00C70FA2"/>
    <w:rsid w:val="00C712C2"/>
    <w:rsid w:val="00C7148F"/>
    <w:rsid w:val="00C715BD"/>
    <w:rsid w:val="00C73D8A"/>
    <w:rsid w:val="00C742D3"/>
    <w:rsid w:val="00C74529"/>
    <w:rsid w:val="00C766B3"/>
    <w:rsid w:val="00C807F3"/>
    <w:rsid w:val="00C81433"/>
    <w:rsid w:val="00C8209E"/>
    <w:rsid w:val="00C82E9B"/>
    <w:rsid w:val="00C8338A"/>
    <w:rsid w:val="00C8365B"/>
    <w:rsid w:val="00C83CF3"/>
    <w:rsid w:val="00C83F13"/>
    <w:rsid w:val="00C841E6"/>
    <w:rsid w:val="00C84277"/>
    <w:rsid w:val="00C8430F"/>
    <w:rsid w:val="00C8458E"/>
    <w:rsid w:val="00C847BA"/>
    <w:rsid w:val="00C85C06"/>
    <w:rsid w:val="00C87494"/>
    <w:rsid w:val="00C900F0"/>
    <w:rsid w:val="00C90447"/>
    <w:rsid w:val="00C91539"/>
    <w:rsid w:val="00C91C92"/>
    <w:rsid w:val="00C924F1"/>
    <w:rsid w:val="00C92B3E"/>
    <w:rsid w:val="00C9304B"/>
    <w:rsid w:val="00C935FA"/>
    <w:rsid w:val="00C94110"/>
    <w:rsid w:val="00C95162"/>
    <w:rsid w:val="00C96CBE"/>
    <w:rsid w:val="00CA0F54"/>
    <w:rsid w:val="00CA175D"/>
    <w:rsid w:val="00CA3A30"/>
    <w:rsid w:val="00CA3BD2"/>
    <w:rsid w:val="00CA55A0"/>
    <w:rsid w:val="00CA5FED"/>
    <w:rsid w:val="00CB227F"/>
    <w:rsid w:val="00CB30FD"/>
    <w:rsid w:val="00CB354E"/>
    <w:rsid w:val="00CB4402"/>
    <w:rsid w:val="00CB470E"/>
    <w:rsid w:val="00CB4BBE"/>
    <w:rsid w:val="00CB6C5A"/>
    <w:rsid w:val="00CC027D"/>
    <w:rsid w:val="00CC0655"/>
    <w:rsid w:val="00CC1742"/>
    <w:rsid w:val="00CC1931"/>
    <w:rsid w:val="00CC2AD9"/>
    <w:rsid w:val="00CC5D06"/>
    <w:rsid w:val="00CC607E"/>
    <w:rsid w:val="00CC62C7"/>
    <w:rsid w:val="00CC6A71"/>
    <w:rsid w:val="00CC6F74"/>
    <w:rsid w:val="00CC7366"/>
    <w:rsid w:val="00CC7F9A"/>
    <w:rsid w:val="00CD1CDA"/>
    <w:rsid w:val="00CD2004"/>
    <w:rsid w:val="00CD31DB"/>
    <w:rsid w:val="00CD3344"/>
    <w:rsid w:val="00CD3550"/>
    <w:rsid w:val="00CD7764"/>
    <w:rsid w:val="00CE03DD"/>
    <w:rsid w:val="00CE04B8"/>
    <w:rsid w:val="00CE0EF1"/>
    <w:rsid w:val="00CE1369"/>
    <w:rsid w:val="00CE190B"/>
    <w:rsid w:val="00CE3EBE"/>
    <w:rsid w:val="00CE4767"/>
    <w:rsid w:val="00CE4BEB"/>
    <w:rsid w:val="00CE4D22"/>
    <w:rsid w:val="00CE503C"/>
    <w:rsid w:val="00CE52D2"/>
    <w:rsid w:val="00CE66F9"/>
    <w:rsid w:val="00CE6C4E"/>
    <w:rsid w:val="00CE6F26"/>
    <w:rsid w:val="00CE7501"/>
    <w:rsid w:val="00CE7C79"/>
    <w:rsid w:val="00CF05AE"/>
    <w:rsid w:val="00CF1598"/>
    <w:rsid w:val="00CF1F77"/>
    <w:rsid w:val="00CF2803"/>
    <w:rsid w:val="00CF3335"/>
    <w:rsid w:val="00CF3F3D"/>
    <w:rsid w:val="00CF6A3C"/>
    <w:rsid w:val="00CF6D32"/>
    <w:rsid w:val="00CF7EE4"/>
    <w:rsid w:val="00CF7FBE"/>
    <w:rsid w:val="00D0042C"/>
    <w:rsid w:val="00D01A87"/>
    <w:rsid w:val="00D01B88"/>
    <w:rsid w:val="00D025D1"/>
    <w:rsid w:val="00D02C09"/>
    <w:rsid w:val="00D033B6"/>
    <w:rsid w:val="00D03464"/>
    <w:rsid w:val="00D0346A"/>
    <w:rsid w:val="00D039C9"/>
    <w:rsid w:val="00D04D36"/>
    <w:rsid w:val="00D06167"/>
    <w:rsid w:val="00D0746D"/>
    <w:rsid w:val="00D07675"/>
    <w:rsid w:val="00D076CC"/>
    <w:rsid w:val="00D1175C"/>
    <w:rsid w:val="00D11CDC"/>
    <w:rsid w:val="00D11F5E"/>
    <w:rsid w:val="00D12504"/>
    <w:rsid w:val="00D12B58"/>
    <w:rsid w:val="00D14AEB"/>
    <w:rsid w:val="00D1514E"/>
    <w:rsid w:val="00D152DD"/>
    <w:rsid w:val="00D1570C"/>
    <w:rsid w:val="00D169FE"/>
    <w:rsid w:val="00D16DC2"/>
    <w:rsid w:val="00D17034"/>
    <w:rsid w:val="00D17A04"/>
    <w:rsid w:val="00D20089"/>
    <w:rsid w:val="00D206B1"/>
    <w:rsid w:val="00D20A15"/>
    <w:rsid w:val="00D20A32"/>
    <w:rsid w:val="00D20CCF"/>
    <w:rsid w:val="00D217D1"/>
    <w:rsid w:val="00D225C9"/>
    <w:rsid w:val="00D235B7"/>
    <w:rsid w:val="00D236E2"/>
    <w:rsid w:val="00D25374"/>
    <w:rsid w:val="00D25847"/>
    <w:rsid w:val="00D25B45"/>
    <w:rsid w:val="00D26B71"/>
    <w:rsid w:val="00D27135"/>
    <w:rsid w:val="00D27E34"/>
    <w:rsid w:val="00D27E90"/>
    <w:rsid w:val="00D30662"/>
    <w:rsid w:val="00D30673"/>
    <w:rsid w:val="00D306B2"/>
    <w:rsid w:val="00D30A46"/>
    <w:rsid w:val="00D31C07"/>
    <w:rsid w:val="00D31C34"/>
    <w:rsid w:val="00D31F7A"/>
    <w:rsid w:val="00D327F7"/>
    <w:rsid w:val="00D32FE9"/>
    <w:rsid w:val="00D3349A"/>
    <w:rsid w:val="00D33DBE"/>
    <w:rsid w:val="00D35562"/>
    <w:rsid w:val="00D35F4C"/>
    <w:rsid w:val="00D3749D"/>
    <w:rsid w:val="00D37FE7"/>
    <w:rsid w:val="00D40029"/>
    <w:rsid w:val="00D41254"/>
    <w:rsid w:val="00D42E7F"/>
    <w:rsid w:val="00D43F21"/>
    <w:rsid w:val="00D449CE"/>
    <w:rsid w:val="00D449F3"/>
    <w:rsid w:val="00D452A6"/>
    <w:rsid w:val="00D4534C"/>
    <w:rsid w:val="00D46316"/>
    <w:rsid w:val="00D4633C"/>
    <w:rsid w:val="00D464DB"/>
    <w:rsid w:val="00D47DE3"/>
    <w:rsid w:val="00D50133"/>
    <w:rsid w:val="00D511D8"/>
    <w:rsid w:val="00D51747"/>
    <w:rsid w:val="00D52124"/>
    <w:rsid w:val="00D5395D"/>
    <w:rsid w:val="00D53D59"/>
    <w:rsid w:val="00D555E8"/>
    <w:rsid w:val="00D55D38"/>
    <w:rsid w:val="00D563E6"/>
    <w:rsid w:val="00D57905"/>
    <w:rsid w:val="00D603E9"/>
    <w:rsid w:val="00D604E7"/>
    <w:rsid w:val="00D607A9"/>
    <w:rsid w:val="00D60AFB"/>
    <w:rsid w:val="00D6170E"/>
    <w:rsid w:val="00D6248A"/>
    <w:rsid w:val="00D6295E"/>
    <w:rsid w:val="00D6385D"/>
    <w:rsid w:val="00D63D4F"/>
    <w:rsid w:val="00D63E3D"/>
    <w:rsid w:val="00D6428D"/>
    <w:rsid w:val="00D64989"/>
    <w:rsid w:val="00D64B43"/>
    <w:rsid w:val="00D64BBE"/>
    <w:rsid w:val="00D66051"/>
    <w:rsid w:val="00D663D3"/>
    <w:rsid w:val="00D67B46"/>
    <w:rsid w:val="00D70743"/>
    <w:rsid w:val="00D71CCC"/>
    <w:rsid w:val="00D71E63"/>
    <w:rsid w:val="00D71F0A"/>
    <w:rsid w:val="00D72361"/>
    <w:rsid w:val="00D72605"/>
    <w:rsid w:val="00D73794"/>
    <w:rsid w:val="00D73A73"/>
    <w:rsid w:val="00D73CFC"/>
    <w:rsid w:val="00D74A1D"/>
    <w:rsid w:val="00D74BAE"/>
    <w:rsid w:val="00D75F5A"/>
    <w:rsid w:val="00D762BD"/>
    <w:rsid w:val="00D76E9F"/>
    <w:rsid w:val="00D77178"/>
    <w:rsid w:val="00D77554"/>
    <w:rsid w:val="00D800B2"/>
    <w:rsid w:val="00D80FEB"/>
    <w:rsid w:val="00D8114F"/>
    <w:rsid w:val="00D82440"/>
    <w:rsid w:val="00D827F2"/>
    <w:rsid w:val="00D84A6A"/>
    <w:rsid w:val="00D9213F"/>
    <w:rsid w:val="00D923BE"/>
    <w:rsid w:val="00D9263C"/>
    <w:rsid w:val="00D935C4"/>
    <w:rsid w:val="00D93A22"/>
    <w:rsid w:val="00D94026"/>
    <w:rsid w:val="00D94DAF"/>
    <w:rsid w:val="00D96262"/>
    <w:rsid w:val="00D978FA"/>
    <w:rsid w:val="00DA090B"/>
    <w:rsid w:val="00DA2E50"/>
    <w:rsid w:val="00DA3427"/>
    <w:rsid w:val="00DA3464"/>
    <w:rsid w:val="00DA347D"/>
    <w:rsid w:val="00DA5779"/>
    <w:rsid w:val="00DA57A9"/>
    <w:rsid w:val="00DA587D"/>
    <w:rsid w:val="00DA7A9E"/>
    <w:rsid w:val="00DB0B85"/>
    <w:rsid w:val="00DB116A"/>
    <w:rsid w:val="00DB1822"/>
    <w:rsid w:val="00DB3969"/>
    <w:rsid w:val="00DB3988"/>
    <w:rsid w:val="00DB41ED"/>
    <w:rsid w:val="00DB44AF"/>
    <w:rsid w:val="00DB460A"/>
    <w:rsid w:val="00DB4CA4"/>
    <w:rsid w:val="00DB5780"/>
    <w:rsid w:val="00DB7D27"/>
    <w:rsid w:val="00DC01B7"/>
    <w:rsid w:val="00DC1C09"/>
    <w:rsid w:val="00DC1C8D"/>
    <w:rsid w:val="00DC1CBD"/>
    <w:rsid w:val="00DC1CDF"/>
    <w:rsid w:val="00DC270B"/>
    <w:rsid w:val="00DC3E12"/>
    <w:rsid w:val="00DC4367"/>
    <w:rsid w:val="00DC5157"/>
    <w:rsid w:val="00DC51B2"/>
    <w:rsid w:val="00DC607F"/>
    <w:rsid w:val="00DC6327"/>
    <w:rsid w:val="00DC7484"/>
    <w:rsid w:val="00DC7746"/>
    <w:rsid w:val="00DC7E20"/>
    <w:rsid w:val="00DD117D"/>
    <w:rsid w:val="00DD170E"/>
    <w:rsid w:val="00DD2B83"/>
    <w:rsid w:val="00DD3972"/>
    <w:rsid w:val="00DD4783"/>
    <w:rsid w:val="00DD4F3E"/>
    <w:rsid w:val="00DD62DA"/>
    <w:rsid w:val="00DD6B7C"/>
    <w:rsid w:val="00DD7736"/>
    <w:rsid w:val="00DE1136"/>
    <w:rsid w:val="00DE1433"/>
    <w:rsid w:val="00DE29E5"/>
    <w:rsid w:val="00DE3889"/>
    <w:rsid w:val="00DE6C45"/>
    <w:rsid w:val="00DE6E41"/>
    <w:rsid w:val="00DE777E"/>
    <w:rsid w:val="00DF0284"/>
    <w:rsid w:val="00DF0D33"/>
    <w:rsid w:val="00DF22C0"/>
    <w:rsid w:val="00DF5088"/>
    <w:rsid w:val="00DF5D91"/>
    <w:rsid w:val="00DF60FD"/>
    <w:rsid w:val="00DF7BE6"/>
    <w:rsid w:val="00DF7FFB"/>
    <w:rsid w:val="00E00582"/>
    <w:rsid w:val="00E00CA5"/>
    <w:rsid w:val="00E00F2E"/>
    <w:rsid w:val="00E0148F"/>
    <w:rsid w:val="00E01AA9"/>
    <w:rsid w:val="00E01C28"/>
    <w:rsid w:val="00E01CE9"/>
    <w:rsid w:val="00E01EA9"/>
    <w:rsid w:val="00E03971"/>
    <w:rsid w:val="00E05C82"/>
    <w:rsid w:val="00E06096"/>
    <w:rsid w:val="00E066F5"/>
    <w:rsid w:val="00E06AD9"/>
    <w:rsid w:val="00E06F1A"/>
    <w:rsid w:val="00E074EA"/>
    <w:rsid w:val="00E07FE1"/>
    <w:rsid w:val="00E1090A"/>
    <w:rsid w:val="00E10BD0"/>
    <w:rsid w:val="00E13B27"/>
    <w:rsid w:val="00E15538"/>
    <w:rsid w:val="00E15620"/>
    <w:rsid w:val="00E15C43"/>
    <w:rsid w:val="00E16251"/>
    <w:rsid w:val="00E16B4A"/>
    <w:rsid w:val="00E17CAC"/>
    <w:rsid w:val="00E2068F"/>
    <w:rsid w:val="00E20D1F"/>
    <w:rsid w:val="00E21A6C"/>
    <w:rsid w:val="00E21FA1"/>
    <w:rsid w:val="00E22C3D"/>
    <w:rsid w:val="00E23C4C"/>
    <w:rsid w:val="00E2407C"/>
    <w:rsid w:val="00E2587C"/>
    <w:rsid w:val="00E26C04"/>
    <w:rsid w:val="00E26CDB"/>
    <w:rsid w:val="00E27D23"/>
    <w:rsid w:val="00E3131B"/>
    <w:rsid w:val="00E31992"/>
    <w:rsid w:val="00E31A7A"/>
    <w:rsid w:val="00E32515"/>
    <w:rsid w:val="00E326C2"/>
    <w:rsid w:val="00E32A73"/>
    <w:rsid w:val="00E331B8"/>
    <w:rsid w:val="00E3347F"/>
    <w:rsid w:val="00E33514"/>
    <w:rsid w:val="00E348F0"/>
    <w:rsid w:val="00E35EBC"/>
    <w:rsid w:val="00E36398"/>
    <w:rsid w:val="00E37954"/>
    <w:rsid w:val="00E41C04"/>
    <w:rsid w:val="00E43A77"/>
    <w:rsid w:val="00E45185"/>
    <w:rsid w:val="00E46067"/>
    <w:rsid w:val="00E46493"/>
    <w:rsid w:val="00E513BB"/>
    <w:rsid w:val="00E514DF"/>
    <w:rsid w:val="00E52E57"/>
    <w:rsid w:val="00E55887"/>
    <w:rsid w:val="00E5616A"/>
    <w:rsid w:val="00E60DC4"/>
    <w:rsid w:val="00E6146B"/>
    <w:rsid w:val="00E6263F"/>
    <w:rsid w:val="00E639CE"/>
    <w:rsid w:val="00E64939"/>
    <w:rsid w:val="00E64B3D"/>
    <w:rsid w:val="00E64E0E"/>
    <w:rsid w:val="00E656BB"/>
    <w:rsid w:val="00E665A8"/>
    <w:rsid w:val="00E67D36"/>
    <w:rsid w:val="00E71793"/>
    <w:rsid w:val="00E71892"/>
    <w:rsid w:val="00E723A4"/>
    <w:rsid w:val="00E72562"/>
    <w:rsid w:val="00E74965"/>
    <w:rsid w:val="00E74AF1"/>
    <w:rsid w:val="00E7555E"/>
    <w:rsid w:val="00E76C4E"/>
    <w:rsid w:val="00E772F5"/>
    <w:rsid w:val="00E81179"/>
    <w:rsid w:val="00E8186A"/>
    <w:rsid w:val="00E82F6A"/>
    <w:rsid w:val="00E83B69"/>
    <w:rsid w:val="00E84ED0"/>
    <w:rsid w:val="00E84FE0"/>
    <w:rsid w:val="00E852DD"/>
    <w:rsid w:val="00E85E3C"/>
    <w:rsid w:val="00E868F1"/>
    <w:rsid w:val="00E878D8"/>
    <w:rsid w:val="00E87F2E"/>
    <w:rsid w:val="00E90135"/>
    <w:rsid w:val="00E90557"/>
    <w:rsid w:val="00E9147D"/>
    <w:rsid w:val="00E91A50"/>
    <w:rsid w:val="00E91CC5"/>
    <w:rsid w:val="00E91F06"/>
    <w:rsid w:val="00E92A17"/>
    <w:rsid w:val="00E963D8"/>
    <w:rsid w:val="00E97009"/>
    <w:rsid w:val="00E979C4"/>
    <w:rsid w:val="00E97F67"/>
    <w:rsid w:val="00EA08D6"/>
    <w:rsid w:val="00EA0926"/>
    <w:rsid w:val="00EA0A2B"/>
    <w:rsid w:val="00EA0C82"/>
    <w:rsid w:val="00EA0D77"/>
    <w:rsid w:val="00EA1DAF"/>
    <w:rsid w:val="00EA3BC7"/>
    <w:rsid w:val="00EA404A"/>
    <w:rsid w:val="00EA4311"/>
    <w:rsid w:val="00EA4CF0"/>
    <w:rsid w:val="00EA5427"/>
    <w:rsid w:val="00EA6096"/>
    <w:rsid w:val="00EA6273"/>
    <w:rsid w:val="00EA6416"/>
    <w:rsid w:val="00EA64AD"/>
    <w:rsid w:val="00EA678B"/>
    <w:rsid w:val="00EA68B1"/>
    <w:rsid w:val="00EA69C3"/>
    <w:rsid w:val="00EB075A"/>
    <w:rsid w:val="00EB0BD5"/>
    <w:rsid w:val="00EB0D3F"/>
    <w:rsid w:val="00EB12CE"/>
    <w:rsid w:val="00EB1384"/>
    <w:rsid w:val="00EB28EF"/>
    <w:rsid w:val="00EB2961"/>
    <w:rsid w:val="00EB349A"/>
    <w:rsid w:val="00EB396B"/>
    <w:rsid w:val="00EB434E"/>
    <w:rsid w:val="00EB4E97"/>
    <w:rsid w:val="00EB5003"/>
    <w:rsid w:val="00EB559D"/>
    <w:rsid w:val="00EB58B3"/>
    <w:rsid w:val="00EB7038"/>
    <w:rsid w:val="00EC0667"/>
    <w:rsid w:val="00EC0691"/>
    <w:rsid w:val="00EC1306"/>
    <w:rsid w:val="00EC25CA"/>
    <w:rsid w:val="00EC4BF1"/>
    <w:rsid w:val="00EC5AFE"/>
    <w:rsid w:val="00EC5FCB"/>
    <w:rsid w:val="00EC6EAD"/>
    <w:rsid w:val="00ED0293"/>
    <w:rsid w:val="00ED098A"/>
    <w:rsid w:val="00ED1C98"/>
    <w:rsid w:val="00ED2019"/>
    <w:rsid w:val="00ED2E4A"/>
    <w:rsid w:val="00ED3104"/>
    <w:rsid w:val="00ED3148"/>
    <w:rsid w:val="00ED3176"/>
    <w:rsid w:val="00ED3625"/>
    <w:rsid w:val="00ED4091"/>
    <w:rsid w:val="00ED45BD"/>
    <w:rsid w:val="00ED64D7"/>
    <w:rsid w:val="00ED6854"/>
    <w:rsid w:val="00ED75BE"/>
    <w:rsid w:val="00ED7FA4"/>
    <w:rsid w:val="00EE18FD"/>
    <w:rsid w:val="00EE3115"/>
    <w:rsid w:val="00EE35A0"/>
    <w:rsid w:val="00EE44DF"/>
    <w:rsid w:val="00EE5468"/>
    <w:rsid w:val="00EE615D"/>
    <w:rsid w:val="00EF0D6B"/>
    <w:rsid w:val="00EF348B"/>
    <w:rsid w:val="00EF4307"/>
    <w:rsid w:val="00EF4584"/>
    <w:rsid w:val="00EF4EE6"/>
    <w:rsid w:val="00EF56A3"/>
    <w:rsid w:val="00EF59FB"/>
    <w:rsid w:val="00EF6A57"/>
    <w:rsid w:val="00F0083E"/>
    <w:rsid w:val="00F018A5"/>
    <w:rsid w:val="00F025D4"/>
    <w:rsid w:val="00F03ED4"/>
    <w:rsid w:val="00F05622"/>
    <w:rsid w:val="00F06661"/>
    <w:rsid w:val="00F06911"/>
    <w:rsid w:val="00F07254"/>
    <w:rsid w:val="00F07704"/>
    <w:rsid w:val="00F07AF5"/>
    <w:rsid w:val="00F10AC5"/>
    <w:rsid w:val="00F11044"/>
    <w:rsid w:val="00F11067"/>
    <w:rsid w:val="00F1192D"/>
    <w:rsid w:val="00F11ED3"/>
    <w:rsid w:val="00F12F89"/>
    <w:rsid w:val="00F1361B"/>
    <w:rsid w:val="00F1508C"/>
    <w:rsid w:val="00F1564B"/>
    <w:rsid w:val="00F1576A"/>
    <w:rsid w:val="00F15A30"/>
    <w:rsid w:val="00F15AB8"/>
    <w:rsid w:val="00F16A2E"/>
    <w:rsid w:val="00F1752A"/>
    <w:rsid w:val="00F20B76"/>
    <w:rsid w:val="00F22051"/>
    <w:rsid w:val="00F22D41"/>
    <w:rsid w:val="00F23565"/>
    <w:rsid w:val="00F25F1D"/>
    <w:rsid w:val="00F26AF5"/>
    <w:rsid w:val="00F30BE4"/>
    <w:rsid w:val="00F32505"/>
    <w:rsid w:val="00F32623"/>
    <w:rsid w:val="00F34AFB"/>
    <w:rsid w:val="00F34EA3"/>
    <w:rsid w:val="00F3558E"/>
    <w:rsid w:val="00F35BD3"/>
    <w:rsid w:val="00F35E76"/>
    <w:rsid w:val="00F3738C"/>
    <w:rsid w:val="00F40883"/>
    <w:rsid w:val="00F40F3B"/>
    <w:rsid w:val="00F4369B"/>
    <w:rsid w:val="00F447E0"/>
    <w:rsid w:val="00F44D21"/>
    <w:rsid w:val="00F46626"/>
    <w:rsid w:val="00F474C0"/>
    <w:rsid w:val="00F50318"/>
    <w:rsid w:val="00F505C4"/>
    <w:rsid w:val="00F50CD5"/>
    <w:rsid w:val="00F51BBB"/>
    <w:rsid w:val="00F53773"/>
    <w:rsid w:val="00F53BC0"/>
    <w:rsid w:val="00F54003"/>
    <w:rsid w:val="00F55BD1"/>
    <w:rsid w:val="00F56C23"/>
    <w:rsid w:val="00F57729"/>
    <w:rsid w:val="00F57C0C"/>
    <w:rsid w:val="00F57F8F"/>
    <w:rsid w:val="00F62F1F"/>
    <w:rsid w:val="00F63404"/>
    <w:rsid w:val="00F64D94"/>
    <w:rsid w:val="00F65D69"/>
    <w:rsid w:val="00F666DC"/>
    <w:rsid w:val="00F674B8"/>
    <w:rsid w:val="00F67731"/>
    <w:rsid w:val="00F70D16"/>
    <w:rsid w:val="00F71182"/>
    <w:rsid w:val="00F72297"/>
    <w:rsid w:val="00F72483"/>
    <w:rsid w:val="00F72BF5"/>
    <w:rsid w:val="00F73A9C"/>
    <w:rsid w:val="00F73B2A"/>
    <w:rsid w:val="00F73BAD"/>
    <w:rsid w:val="00F74123"/>
    <w:rsid w:val="00F75599"/>
    <w:rsid w:val="00F77F62"/>
    <w:rsid w:val="00F80A1A"/>
    <w:rsid w:val="00F81246"/>
    <w:rsid w:val="00F819F9"/>
    <w:rsid w:val="00F81F23"/>
    <w:rsid w:val="00F83524"/>
    <w:rsid w:val="00F84311"/>
    <w:rsid w:val="00F8491E"/>
    <w:rsid w:val="00F85FAF"/>
    <w:rsid w:val="00F8640B"/>
    <w:rsid w:val="00F8659A"/>
    <w:rsid w:val="00F86649"/>
    <w:rsid w:val="00F93166"/>
    <w:rsid w:val="00F932A2"/>
    <w:rsid w:val="00F94E59"/>
    <w:rsid w:val="00F94F60"/>
    <w:rsid w:val="00F95061"/>
    <w:rsid w:val="00F95493"/>
    <w:rsid w:val="00FA093A"/>
    <w:rsid w:val="00FA0D2A"/>
    <w:rsid w:val="00FA1297"/>
    <w:rsid w:val="00FA1A51"/>
    <w:rsid w:val="00FA2E5E"/>
    <w:rsid w:val="00FA2F67"/>
    <w:rsid w:val="00FA336F"/>
    <w:rsid w:val="00FA3D0C"/>
    <w:rsid w:val="00FA48AA"/>
    <w:rsid w:val="00FA5EF7"/>
    <w:rsid w:val="00FA6B3D"/>
    <w:rsid w:val="00FA6B7E"/>
    <w:rsid w:val="00FA6E2A"/>
    <w:rsid w:val="00FA7E64"/>
    <w:rsid w:val="00FB1008"/>
    <w:rsid w:val="00FB1536"/>
    <w:rsid w:val="00FB15A1"/>
    <w:rsid w:val="00FB15E8"/>
    <w:rsid w:val="00FB2DD6"/>
    <w:rsid w:val="00FB2E70"/>
    <w:rsid w:val="00FB45C5"/>
    <w:rsid w:val="00FB5438"/>
    <w:rsid w:val="00FB5BB1"/>
    <w:rsid w:val="00FB5CDF"/>
    <w:rsid w:val="00FB69B5"/>
    <w:rsid w:val="00FB751D"/>
    <w:rsid w:val="00FC15AE"/>
    <w:rsid w:val="00FC1D8E"/>
    <w:rsid w:val="00FC51BD"/>
    <w:rsid w:val="00FC600A"/>
    <w:rsid w:val="00FC6160"/>
    <w:rsid w:val="00FC6206"/>
    <w:rsid w:val="00FC69B5"/>
    <w:rsid w:val="00FC7728"/>
    <w:rsid w:val="00FC78A1"/>
    <w:rsid w:val="00FC7D05"/>
    <w:rsid w:val="00FD035E"/>
    <w:rsid w:val="00FD2C31"/>
    <w:rsid w:val="00FD37BE"/>
    <w:rsid w:val="00FD388D"/>
    <w:rsid w:val="00FD3ED6"/>
    <w:rsid w:val="00FD5626"/>
    <w:rsid w:val="00FD6322"/>
    <w:rsid w:val="00FD6A0C"/>
    <w:rsid w:val="00FD7680"/>
    <w:rsid w:val="00FE110A"/>
    <w:rsid w:val="00FE138C"/>
    <w:rsid w:val="00FE1A42"/>
    <w:rsid w:val="00FE324C"/>
    <w:rsid w:val="00FE3A3F"/>
    <w:rsid w:val="00FE3C7F"/>
    <w:rsid w:val="00FE3C90"/>
    <w:rsid w:val="00FE3DE8"/>
    <w:rsid w:val="00FE62F0"/>
    <w:rsid w:val="00FE72AB"/>
    <w:rsid w:val="00FE7485"/>
    <w:rsid w:val="00FF05FC"/>
    <w:rsid w:val="00FF0D85"/>
    <w:rsid w:val="00FF1F74"/>
    <w:rsid w:val="00FF1F9D"/>
    <w:rsid w:val="00FF226C"/>
    <w:rsid w:val="00FF2D77"/>
    <w:rsid w:val="00FF2F77"/>
    <w:rsid w:val="00FF3E2F"/>
    <w:rsid w:val="00FF426A"/>
    <w:rsid w:val="00FF4588"/>
    <w:rsid w:val="00FF5694"/>
    <w:rsid w:val="00FF586B"/>
    <w:rsid w:val="00FF5A47"/>
    <w:rsid w:val="00FF6E1A"/>
    <w:rsid w:val="00FF700F"/>
    <w:rsid w:val="00FF770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MX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568155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77D3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0B16A0"/>
    <w:pPr>
      <w:ind w:left="720"/>
      <w:contextualSpacing/>
    </w:pPr>
  </w:style>
  <w:style w:type="table" w:styleId="Tablaconcuadrcula">
    <w:name w:val="Table Grid"/>
    <w:basedOn w:val="Tablanormal"/>
    <w:uiPriority w:val="59"/>
    <w:rsid w:val="008D094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8D0945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D0945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AD39FE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Enfasis">
    <w:name w:val="Emphasis"/>
    <w:basedOn w:val="Fuentedeprrafopredeter"/>
    <w:uiPriority w:val="20"/>
    <w:qFormat/>
    <w:rsid w:val="0050577A"/>
    <w:rPr>
      <w:i/>
      <w:iCs/>
    </w:rPr>
  </w:style>
  <w:style w:type="character" w:customStyle="1" w:styleId="apple-converted-space">
    <w:name w:val="apple-converted-space"/>
    <w:basedOn w:val="Fuentedeprrafopredeter"/>
    <w:rsid w:val="0050577A"/>
  </w:style>
  <w:style w:type="paragraph" w:styleId="Encabezado">
    <w:name w:val="header"/>
    <w:basedOn w:val="Normal"/>
    <w:link w:val="EncabezadoCar"/>
    <w:uiPriority w:val="99"/>
    <w:unhideWhenUsed/>
    <w:rsid w:val="00365869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365869"/>
  </w:style>
  <w:style w:type="paragraph" w:styleId="Piedepgina">
    <w:name w:val="footer"/>
    <w:basedOn w:val="Normal"/>
    <w:link w:val="PiedepginaCar"/>
    <w:uiPriority w:val="99"/>
    <w:unhideWhenUsed/>
    <w:rsid w:val="00365869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365869"/>
  </w:style>
  <w:style w:type="paragraph" w:customStyle="1" w:styleId="EndNoteBibliographyTitle">
    <w:name w:val="EndNote Bibliography Title"/>
    <w:basedOn w:val="Normal"/>
    <w:rsid w:val="007A4B12"/>
    <w:pPr>
      <w:jc w:val="center"/>
    </w:pPr>
    <w:rPr>
      <w:rFonts w:ascii="Cambria" w:hAnsi="Cambria"/>
      <w:lang w:val="es-ES"/>
    </w:rPr>
  </w:style>
  <w:style w:type="paragraph" w:customStyle="1" w:styleId="EndNoteBibliography">
    <w:name w:val="EndNote Bibliography"/>
    <w:basedOn w:val="Normal"/>
    <w:rsid w:val="007A4B12"/>
    <w:pPr>
      <w:jc w:val="both"/>
    </w:pPr>
    <w:rPr>
      <w:rFonts w:ascii="Cambria" w:hAnsi="Cambria"/>
      <w:lang w:val="es-ES"/>
    </w:rPr>
  </w:style>
  <w:style w:type="character" w:styleId="Refdecomentario">
    <w:name w:val="annotation reference"/>
    <w:basedOn w:val="Fuentedeprrafopredeter"/>
    <w:uiPriority w:val="99"/>
    <w:semiHidden/>
    <w:unhideWhenUsed/>
    <w:rsid w:val="00754EC3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754EC3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754EC3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754EC3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754EC3"/>
    <w:rPr>
      <w:b/>
      <w:bCs/>
      <w:sz w:val="20"/>
      <w:szCs w:val="20"/>
    </w:rPr>
  </w:style>
  <w:style w:type="character" w:styleId="Hipervnculo">
    <w:name w:val="Hyperlink"/>
    <w:basedOn w:val="Fuentedeprrafopredeter"/>
    <w:uiPriority w:val="99"/>
    <w:semiHidden/>
    <w:unhideWhenUsed/>
    <w:rsid w:val="00D73CFC"/>
    <w:rPr>
      <w:color w:val="0000FF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D73CFC"/>
    <w:rPr>
      <w:color w:val="800080"/>
      <w:u w:val="single"/>
    </w:rPr>
  </w:style>
  <w:style w:type="paragraph" w:customStyle="1" w:styleId="xl63">
    <w:name w:val="xl63"/>
    <w:basedOn w:val="Normal"/>
    <w:rsid w:val="00D73CFC"/>
    <w:pPr>
      <w:spacing w:before="100" w:beforeAutospacing="1" w:after="100" w:afterAutospacing="1"/>
    </w:pPr>
    <w:rPr>
      <w:rFonts w:ascii="Times New Roman" w:eastAsia="Times New Roman" w:hAnsi="Times New Roman" w:cs="Times New Roman"/>
      <w:b/>
      <w:bCs/>
      <w:lang w:val="es-MX" w:eastAsia="es-MX"/>
    </w:rPr>
  </w:style>
  <w:style w:type="paragraph" w:customStyle="1" w:styleId="xl64">
    <w:name w:val="xl64"/>
    <w:basedOn w:val="Normal"/>
    <w:rsid w:val="00D73CFC"/>
    <w:pPr>
      <w:spacing w:before="100" w:beforeAutospacing="1" w:after="100" w:afterAutospacing="1"/>
    </w:pPr>
    <w:rPr>
      <w:rFonts w:ascii="Arial" w:eastAsia="Times New Roman" w:hAnsi="Arial" w:cs="Arial"/>
      <w:sz w:val="20"/>
      <w:szCs w:val="20"/>
      <w:lang w:val="es-MX" w:eastAsia="es-MX"/>
    </w:rPr>
  </w:style>
  <w:style w:type="character" w:customStyle="1" w:styleId="highlight">
    <w:name w:val="highlight"/>
    <w:basedOn w:val="Fuentedeprrafopredeter"/>
    <w:rsid w:val="00FE138C"/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76486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es-MX" w:eastAsia="es-MX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76486D"/>
    <w:rPr>
      <w:rFonts w:ascii="Courier New" w:eastAsia="Times New Roman" w:hAnsi="Courier New" w:cs="Courier New"/>
      <w:sz w:val="20"/>
      <w:szCs w:val="20"/>
      <w:lang w:val="es-MX" w:eastAsia="es-MX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13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5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7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936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89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70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6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57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03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05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02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86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27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63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4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01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01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54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52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2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24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57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8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6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51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3" Type="http://schemas.microsoft.com/office/2011/relationships/people" Target="people.xml"/><Relationship Id="rId14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B85E80D-BB7D-B648-BF4D-FE5CF10964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75</TotalTime>
  <Pages>5</Pages>
  <Words>4358</Words>
  <Characters>23973</Characters>
  <Application>Microsoft Macintosh Word</Application>
  <DocSecurity>0</DocSecurity>
  <Lines>199</Lines>
  <Paragraphs>5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NAM</Company>
  <LinksUpToDate>false</LinksUpToDate>
  <CharactersWithSpaces>282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icia Chagoya</dc:creator>
  <cp:lastModifiedBy>Alicia Chagoya</cp:lastModifiedBy>
  <cp:revision>548</cp:revision>
  <dcterms:created xsi:type="dcterms:W3CDTF">2014-03-05T00:12:00Z</dcterms:created>
  <dcterms:modified xsi:type="dcterms:W3CDTF">2015-04-08T12:33:00Z</dcterms:modified>
</cp:coreProperties>
</file>